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777B54" w14:textId="77777777" w:rsidR="00656513" w:rsidRPr="00D017BF" w:rsidRDefault="00B43CDA" w:rsidP="00B43CDA">
      <w:pPr>
        <w:rPr>
          <w:b/>
          <w:sz w:val="28"/>
          <w:szCs w:val="28"/>
          <w:lang w:val="en-US"/>
        </w:rPr>
      </w:pPr>
      <w:r w:rsidRPr="00D017BF">
        <w:rPr>
          <w:b/>
          <w:i/>
          <w:sz w:val="28"/>
          <w:szCs w:val="28"/>
          <w:lang w:val="en-US"/>
        </w:rPr>
        <w:t xml:space="preserve">Streptococcus </w:t>
      </w:r>
      <w:proofErr w:type="spellStart"/>
      <w:r w:rsidRPr="00D017BF">
        <w:rPr>
          <w:b/>
          <w:i/>
          <w:sz w:val="28"/>
          <w:szCs w:val="28"/>
          <w:lang w:val="en-US"/>
        </w:rPr>
        <w:t>agalactiae</w:t>
      </w:r>
      <w:proofErr w:type="spellEnd"/>
      <w:r w:rsidR="004D4275" w:rsidRPr="00D017BF">
        <w:rPr>
          <w:b/>
          <w:sz w:val="28"/>
          <w:szCs w:val="28"/>
          <w:lang w:val="en-US"/>
        </w:rPr>
        <w:t xml:space="preserve"> (Lancefield </w:t>
      </w:r>
      <w:proofErr w:type="spellStart"/>
      <w:r w:rsidR="004D4275" w:rsidRPr="00D017BF">
        <w:rPr>
          <w:b/>
          <w:sz w:val="28"/>
          <w:szCs w:val="28"/>
          <w:lang w:val="en-US"/>
        </w:rPr>
        <w:t>gruppe</w:t>
      </w:r>
      <w:proofErr w:type="spellEnd"/>
      <w:r w:rsidR="004D4275" w:rsidRPr="00D017BF">
        <w:rPr>
          <w:b/>
          <w:sz w:val="28"/>
          <w:szCs w:val="28"/>
          <w:lang w:val="en-US"/>
        </w:rPr>
        <w:t xml:space="preserve"> B)</w:t>
      </w:r>
    </w:p>
    <w:p w14:paraId="7DC30547" w14:textId="77777777" w:rsidR="00B43CDA" w:rsidRDefault="00B43CDA" w:rsidP="00B43CDA">
      <w:pPr>
        <w:rPr>
          <w:sz w:val="24"/>
          <w:szCs w:val="24"/>
        </w:rPr>
      </w:pPr>
      <w:r>
        <w:rPr>
          <w:sz w:val="24"/>
          <w:szCs w:val="24"/>
        </w:rPr>
        <w:t>Anbefaling:</w:t>
      </w:r>
    </w:p>
    <w:p w14:paraId="3DAE64BC" w14:textId="6D794C86" w:rsidR="00B43CDA" w:rsidRDefault="007A2E7F" w:rsidP="00B43CDA">
      <w:pPr>
        <w:rPr>
          <w:sz w:val="24"/>
          <w:szCs w:val="24"/>
        </w:rPr>
      </w:pPr>
      <w:r>
        <w:rPr>
          <w:sz w:val="24"/>
          <w:szCs w:val="24"/>
        </w:rPr>
        <w:t>Kan identificeres sikkert med MALDI-</w:t>
      </w:r>
      <w:proofErr w:type="spellStart"/>
      <w:r>
        <w:rPr>
          <w:sz w:val="24"/>
          <w:szCs w:val="24"/>
        </w:rPr>
        <w:t>ToF</w:t>
      </w:r>
      <w:proofErr w:type="spellEnd"/>
      <w:r w:rsidR="009852A3">
        <w:rPr>
          <w:sz w:val="24"/>
          <w:szCs w:val="24"/>
        </w:rPr>
        <w:t xml:space="preserve"> ved brug af direkte metode</w:t>
      </w:r>
      <w:r>
        <w:rPr>
          <w:sz w:val="24"/>
          <w:szCs w:val="24"/>
        </w:rPr>
        <w:t>.</w:t>
      </w:r>
    </w:p>
    <w:p w14:paraId="665B6885" w14:textId="77777777" w:rsidR="00B43CDA" w:rsidRDefault="00B43CDA" w:rsidP="00B43CDA">
      <w:pPr>
        <w:rPr>
          <w:sz w:val="24"/>
          <w:szCs w:val="24"/>
        </w:rPr>
      </w:pPr>
      <w:r>
        <w:rPr>
          <w:sz w:val="24"/>
          <w:szCs w:val="24"/>
        </w:rPr>
        <w:t>Baggrund:</w:t>
      </w:r>
    </w:p>
    <w:p w14:paraId="5BC5A98E" w14:textId="6B6E0808" w:rsidR="00B43CDA" w:rsidRDefault="007A2E7F" w:rsidP="00B43CDA">
      <w:pPr>
        <w:rPr>
          <w:sz w:val="24"/>
          <w:szCs w:val="24"/>
        </w:rPr>
      </w:pPr>
      <w:r>
        <w:rPr>
          <w:sz w:val="24"/>
          <w:szCs w:val="24"/>
        </w:rPr>
        <w:t>Flere studier har undersøgt MALDI-</w:t>
      </w:r>
      <w:proofErr w:type="spellStart"/>
      <w:r>
        <w:rPr>
          <w:sz w:val="24"/>
          <w:szCs w:val="24"/>
        </w:rPr>
        <w:t>ToF´s</w:t>
      </w:r>
      <w:proofErr w:type="spellEnd"/>
      <w:r>
        <w:rPr>
          <w:sz w:val="24"/>
          <w:szCs w:val="24"/>
        </w:rPr>
        <w:t xml:space="preserve"> evne til at identificere </w:t>
      </w:r>
      <w:r w:rsidRPr="006D3CA9">
        <w:rPr>
          <w:i/>
          <w:sz w:val="24"/>
          <w:szCs w:val="24"/>
        </w:rPr>
        <w:t xml:space="preserve">S. </w:t>
      </w:r>
      <w:proofErr w:type="spellStart"/>
      <w:r w:rsidRPr="006D3CA9">
        <w:rPr>
          <w:i/>
          <w:sz w:val="24"/>
          <w:szCs w:val="24"/>
        </w:rPr>
        <w:t>agalactiae</w:t>
      </w:r>
      <w:proofErr w:type="spellEnd"/>
      <w:r>
        <w:rPr>
          <w:sz w:val="24"/>
          <w:szCs w:val="24"/>
        </w:rPr>
        <w:fldChar w:fldCharType="begin" w:fldLock="1"/>
      </w:r>
      <w:r w:rsidR="009852A3">
        <w:rPr>
          <w:sz w:val="24"/>
          <w:szCs w:val="24"/>
        </w:rPr>
        <w:instrText>ADDIN CSL_CITATION { "citationItems" : [ { "id" : "ITEM-1", "itemData" : { "DOI" : "10.1128/JCM.02654-12", "ISSN" : "1098-660X", "PMID" : "23554198", "abstract" : "This study compared three sample preparation methods (direct transfer, the direct transfer-formic acid method with on-target formic acid treatment, and ethanol-formic acid extraction) for the identification of Gram-positive cocci with matrix-assisted laser desorption ionization-time of flight mass spectrometry (MALDI-TOF MS). A total of 156 Gram-positive cocci representing the clinically most important genera, Aerococcus, Enterococcus, Staphylococcus, and Streptococcus, as well as more rare genera, such as Gemella and Granulicatella, were analyzed using a Bruker MALDI Biotyper. The rate of correct genus-level identifications was approximately 99% for all three sample preparation methods. The species identification rate was significantly higher for the direct transfer-formic acid method and ethanol-formic acid extraction (both 77.6%) than for direct transfer (64.1%). Using direct transfer-formic acid compared to direct transfer, the total time to result was increased by 22.6%, 16.4%, and 8.5% analyzing 12, 48, and 96 samples per run, respectively. In a subsequent prospective study, 1,619 clinical isolates of Gram-positive cocci were analyzed under routine conditions by MALDI-TOF MS, using the direct transfer-formic acid preparation, and by conventional biochemical methods. For 95.6% of the isolates, a congruence between conventional and MALDI-TOF MS identification was observed. Two major limitations were found using MALDI-TOF MS: the differentiation of members of the Streptococcus mitis group and the identification of Streptococcus dysgalactiae. The Bruker MALDI Biotyper system using the direct transfer-formic acid sample preparation method was shown to be a highly reliable tool for the identification of Gram-positive cocci. We here suggest a practical algorithm for the clinical laboratory combining MALDI-TOF MS with phenotypic and molecular methods.", "author" : [ { "dropping-particle" : "", "family" : "Schulthess", "given" : "Bettina", "non-dropping-particle" : "", "parse-names" : false, "suffix" : "" }, { "dropping-particle" : "", "family" : "Brodner", "given" : "Katharina", "non-dropping-particle" : "", "parse-names" : false, "suffix" : "" }, { "dropping-particle" : "V", "family" : "Bloemberg", "given" : "Guido", "non-dropping-particle" : "", "parse-names" : false, "suffix" : "" }, { "dropping-particle" : "", "family" : "Zbinden", "given" : "Reinhard", "non-dropping-particle" : "", "parse-names" : false, "suffix" : "" }, { "dropping-particle" : "", "family" : "B\u00f6ttger", "given" : "Erik C", "non-dropping-particle" : "", "parse-names" : false, "suffix" : "" }, { "dropping-particle" : "", "family" : "Hombach", "given" : "Michael", "non-dropping-particle" : "", "parse-names" : false, "suffix" : "" } ], "container-title" : "Journal of clinical microbiology", "id" : "ITEM-1", "issue" : "6", "issued" : { "date-parts" : [ [ "2013", "6" ] ] }, "note" : "Hvilket system og software/databaseversion: 3.0, 3.995 spectra (3.1.2.0).\nKlare ID kriterier?: Ja\nPreparationmetode: Myresyre\n\nAntal pyogenes: 94,7% (19 stammer), ingen misidentificerede.\nAntal agalactiae: 100% (186 stammer), ingen misidentificerede\nAntal dyagalactiae: 25% (24 stammer), Ingen misidentificerede.\nAntal S. equi: 50% (2 stammer), ikke i artikel, det er ved direkte metode den er fejlidentificeret.\n\n\nS. pyo 94,7% ID (19 stk), S. dys. 25% ID (24 stk). Biotyper 3.0.\nSammenlignelige resultater med mig? Ja", "page" : "1834-40", "title" : "Identification of Gram-positive cocci by use of matrix-assisted laser desorption ionization-time of flight mass spectrometry: comparison of different preparation methods and implementation of a practical algorithm for routine diagnostics.", "type" : "article-journal", "volume" : "51" }, "uris" : [ "http://www.mendeley.com/documents/?uuid=ea2a984a-c529-457b-bbae-3791255f4f7e" ] }, { "id" : "ITEM-2", "itemData" : { "DOI" : "10.1128/JCM.00506-11", "ISSN" : "1098-660X", "PMID" : "21613431", "abstract" : "We evaluated Bruker Biotyper (version 2.0) matrix-assisted laser desorption ionization-time of flight (MALDI-TOF) mass spectrometry (MS) for the identification of 305 clinical isolates of staphylococci, streptococci, and related genera by comparing direct colony testing with preparatory extraction. Isolates were previously identified by use of phenotypic testing and/or 16S rRNA gene sequencing. Manufacturer-specified score cutoffs for genus- and species-level identification were used. After excluding 7 isolates not present in the Biotyper library, the Biotyper correctly identified 284 (95%) and 207 (69%) isolates to the genus and species levels, respectively, using extraction. By using direct colony testing, the Biotyper identified 168 (56%) and 60 (20%) isolates to the genus and species levels, respectively. Overall, more isolates were identified to the genus and species levels with preparatory extraction than with direct colony testing (P &lt; 0.0001). The analysis was repeated after dividing the isolates into two subgroups, staphylococci, streptococci, and enterococci (n = 217) and \"related genera\" (n = 81). For the former subgroup, the extraction method resulted in the identification of 213 (98%) and 171 (79%) isolates to the genus and species levels, respectively, whereas the direct colony method identified 136 (63%) and 56 (26%) isolates to the genus and species levels, respectively. In contrast, for the subgroup of related genera, the extraction method identified 71 (88%) and 36 (44%) isolates to the genus and species levels, respectively, while the direct colony method identified 32 (40%) and 4 (5%) isolates to the genus and species levels, respectively. For both subgroups, preparatory extraction was superior to direct colony testing for the identification of isolates to the genus and species levels (P &lt; 0.0001). Preparatory extraction is needed for the identification of a substantial proportion of Gram-positive cocci using the Biotyper method according to manufacturer-specified score cutoffs.", "author" : [ { "dropping-particle" : "", "family" : "Alatoom", "given" : "Adnan a", "non-dropping-particle" : "", "parse-names" : false, "suffix" : "" }, { "dropping-particle" : "", "family" : "Cunningham", "given" : "Scott a", "non-dropping-particle" : "", "parse-names" : false, "suffix" : "" }, { "dropping-particle" : "", "family" : "Ihde", "given" : "Sherry M", "non-dropping-particle" : "", "parse-names" : false, "suffix" : "" }, { "dropping-particle" : "", "family" : "Mandrekar", "given" : "Jayawant", "non-dropping-particle" : "", "parse-names" : false, "suffix" : "" }, { "dropping-particle" : "", "family" : "Patel", "given" : "Robin", "non-dropping-particle" : "", "parse-names" : false, "suffix" : "" } ], "container-title" : "Journal of clinical microbiology", "id" : "ITEM-2", "issue" : "8", "issued" : { "date-parts" : [ [ "2011", "8" ] ] }, "note" : "Hvilket system og software/databaseversion: 2.0, 3.740 spectra)\nKlare ID kriterier?: Nej, bruger bare &amp;gt; 2/1,7. \nPreparationmetode: Sammenligner extraktion og direkte\n\nS. agalactiae: 100% ved extraktion, kun 1 ved direkte. (7 stammer)\nS. pyogenes: 100% ved extraktion, kun 1 ved direkte (10 stammer)\nS. dyagalactiae: 100% ved extraktion, 0% ved direkte (1 stamme)\nS. equi: 100% ved extraktion, 0% ved direkte (1 stamme)\n\nDer er desuden noget beskrevet som h\u00e6molytisk Gr A, F og G streptokok, det er ikke taget med).\n\n\n\nS. pyo 100% extr, 10% direkte (10 stammer). S. dys 100% extraction, direkte 0 (1 stamme) Bruker 2.0\nKan forklares? Ja", "page" : "2868-73", "title" : "Comparison of direct colony method versus extraction method for identification of gram-positive cocci by use of Bruker Biotyper matrix-assisted laser desorption ionization-time of flight mass spectrometry.", "type" : "article-journal", "volume" : "49" }, "uris" : [ "http://www.mendeley.com/documents/?uuid=a326ab08-f7dd-45a4-8a3c-999edd06315c" ] }, { "id" : "ITEM-3", "itemData" : { "DOI" : "10.1128/JCM.01794-09", "ISSN" : "1098-660X", "PMID" : "20220166", "abstract" : "Matrix-assisted laser desorption ionization-time of flight mass spectrometry (MALDI-TOF MS) has recently been introduced in diagnostic microbiology laboratories for the identification of bacterial and yeast strains isolated from clinical samples. In the present study, we prospectively compared MALDI-TOF MS to the conventional phenotypic method for the identification of routine isolates. Colonies were analyzed by MALDI-TOF MS either by direct deposition on the target plate or after a formic acid-acetonitrile extraction step if no valid result was initially obtained. Among 1,371 isolates identified by conventional methods, 1,278 (93.2%) were putatively identified to the species level by MALDI-TOF MS and 73 (5.3%) were identified to the genus level, but no reliable identification was obtained for 20 (1.5%). Among the 1,278 isolates identified to the species level by MALDI-TOF MS, 63 (4.9%) discordant results were initially identified. Most discordant results (42/63) were due to systematic database-related taxonomical differences, 14 were explained by poor discrimination of the MALDI-TOF MS spectra obtained, and 7 were due to errors in the initial conventional identification. An extraction step was required to obtain a valid MALDI-TOF MS identification for 25.6% of the 1,278 valid isolates. In conclusion, our results show that MALDI-TOF MS is a fast and reliable technique which has the potential to replace conventional phenotypic identification for most bacterial strains routinely isolated in clinical microbiology laboratories.", "author" : [ { "dropping-particle" : "", "family" : "Bizzini", "given" : "A", "non-dropping-particle" : "", "parse-names" : false, "suffix" : "" }, { "dropping-particle" : "", "family" : "Durussel", "given" : "C", "non-dropping-particle" : "", "parse-names" : false, "suffix" : "" }, { "dropping-particle" : "", "family" : "Bille", "given" : "J", "non-dropping-particle" : "", "parse-names" : false, "suffix" : "" }, { "dropping-particle" : "", "family" : "Greub", "given" : "G", "non-dropping-particle" : "", "parse-names" : false, "suffix" : "" }, { "dropping-particle" : "", "family" : "Prod'hom", "given" : "G", "non-dropping-particle" : "", "parse-names" : false, "suffix" : "" } ], "container-title" : "Journal of clinical microbiology", "id" : "ITEM-3", "issue" : "5", "issued" : { "date-parts" : [ [ "2010", "5" ] ] }, "note" : "Hvilket system og software/databaseversion: 2.0, 3.290 spectra).\nKlare ID kriterier?: Nej, Kun score &amp;gt;2.\nPreparationmetode: direkte, efterfulgt af extraction hvis ikke der var score &amp;gt; 2.\n\nS. agalactiae: 100% (45 stammer)\nS. pyogenes: 89% (9 stammer)\nS. dysgalactiae: 80% (5 stammer)\n\nOBS: Der st\u00e5r at en med MALDI-ID som S. agalactiae var en S. pyogenes, men at efterf\u00f8lgende gav en korrekt ID som S. pyogenes. M\u00e5 n\u00e6sten v\u00e6re en fejl. \n\n\n\nPyogenes 89% ID korrekt (9 stk), S. dys 80% korrekt (5 stk). Bruker 2.0\nSammenlignelige resultater med mig? Ja", "page" : "1549-54", "title" : "Performance of matrix-assisted laser desorption ionization-time of flight mass spectrometry for identification of bacterial strains routinely isolated in a clinical microbiology laboratory.", "type" : "article-journal", "volume" : "48" }, "uris" : [ "http://www.mendeley.com/documents/?uuid=6f80bffe-0f7e-42c2-85af-e388dd9f15e5" ] }, { "id" : "ITEM-4", "itemData" : { "DOI" : "10.1016/j.ijid.2014.06.023", "ISSN" : "12019712", "author" : [ { "dropping-particle" : "", "family" : "Binghuai", "given" : "Lu", "non-dropping-particle" : "", "parse-names" : false, "suffix" : "" }, { "dropping-particle" : "", "family" : "Yanli", "given" : "Shi", "non-dropping-particle" : "", "parse-names" : false, "suffix" : "" }, { "dropping-particle" : "", "family" : "Shuchen", "given" : "Zhang", "non-dropping-particle" : "", "parse-names" : false, "suffix" : "" }, { "dropping-particle" : "", "family" : "Fengxia", "given" : "Zhu", "non-dropping-particle" : "", "parse-names" : false, "suffix" : "" }, { "dropping-particle" : "", "family" : "Dong", "given" : "Li", "non-dropping-particle" : "", "parse-names" : false, "suffix" : "" }, { "dropping-particle" : "", "family" : "Yanchao", "given" : "Cui", "non-dropping-particle" : "", "parse-names" : false, "suffix" : "" } ], "container-title" : "International Journal of Infectious Diseases", "id" : "ITEM-4", "issued" : { "date-parts" : [ [ "2014" ] ] }, "note" : "Hvilket system og software/databaseversion: 2.0, 3.995 spectra.\nKlare ID kriterier?: Nej, bruger bare &amp;gt; 2.0.\nPreparationmetode: extraction\n\nS. agalactiae: 100% (47 identificerede). obs Consistency score.", "page" : "44-48", "publisher" : "International Society for Infectious Diseases", "title" : "Use of MALDI-TOF mass spectrometry for rapid identification of group B Streptococcus on chromID Strepto B agar", "type" : "article-journal", "volume" : "27" }, "uris" : [ "http://www.mendeley.com/documents/?uuid=9e63396c-abce-4fb6-8e94-6f94f7b82bb6" ] } ], "mendeley" : { "formattedCitation" : "[1\u20134]", "plainTextFormattedCitation" : "[1\u20134]", "previouslyFormattedCitation" : "[1\u20134]" }, "properties" : { "noteIndex" : 0 }, "schema" : "https://github.com/citation-style-language/schema/raw/master/csl-citation.json" }</w:instrText>
      </w:r>
      <w:r>
        <w:rPr>
          <w:sz w:val="24"/>
          <w:szCs w:val="24"/>
        </w:rPr>
        <w:fldChar w:fldCharType="separate"/>
      </w:r>
      <w:r w:rsidRPr="007A2E7F">
        <w:rPr>
          <w:noProof/>
          <w:sz w:val="24"/>
          <w:szCs w:val="24"/>
        </w:rPr>
        <w:t>[1–4]</w:t>
      </w:r>
      <w:r>
        <w:rPr>
          <w:sz w:val="24"/>
          <w:szCs w:val="24"/>
        </w:rPr>
        <w:fldChar w:fldCharType="end"/>
      </w:r>
      <w:r>
        <w:rPr>
          <w:sz w:val="24"/>
          <w:szCs w:val="24"/>
        </w:rPr>
        <w:t xml:space="preserve">. </w:t>
      </w:r>
      <w:r w:rsidR="009852A3">
        <w:rPr>
          <w:sz w:val="24"/>
          <w:szCs w:val="24"/>
        </w:rPr>
        <w:t>Det er dog ikke alle der har angivet</w:t>
      </w:r>
      <w:r w:rsidR="00A25D13">
        <w:rPr>
          <w:sz w:val="24"/>
          <w:szCs w:val="24"/>
        </w:rPr>
        <w:t xml:space="preserve"> klare </w:t>
      </w:r>
      <w:proofErr w:type="spellStart"/>
      <w:r w:rsidR="00A25D13">
        <w:rPr>
          <w:sz w:val="24"/>
          <w:szCs w:val="24"/>
        </w:rPr>
        <w:t>identifikationkriterier</w:t>
      </w:r>
      <w:proofErr w:type="spellEnd"/>
      <w:r w:rsidR="009852A3">
        <w:rPr>
          <w:sz w:val="24"/>
          <w:szCs w:val="24"/>
        </w:rPr>
        <w:fldChar w:fldCharType="begin" w:fldLock="1"/>
      </w:r>
      <w:r w:rsidR="00241169">
        <w:rPr>
          <w:sz w:val="24"/>
          <w:szCs w:val="24"/>
        </w:rPr>
        <w:instrText>ADDIN CSL_CITATION { "citationItems" : [ { "id" : "ITEM-1", "itemData" : { "DOI" : "10.1128/JCM.01794-09", "ISSN" : "1098-660X", "PMID" : "20220166", "abstract" : "Matrix-assisted laser desorption ionization-time of flight mass spectrometry (MALDI-TOF MS) has recently been introduced in diagnostic microbiology laboratories for the identification of bacterial and yeast strains isolated from clinical samples. In the present study, we prospectively compared MALDI-TOF MS to the conventional phenotypic method for the identification of routine isolates. Colonies were analyzed by MALDI-TOF MS either by direct deposition on the target plate or after a formic acid-acetonitrile extraction step if no valid result was initially obtained. Among 1,371 isolates identified by conventional methods, 1,278 (93.2%) were putatively identified to the species level by MALDI-TOF MS and 73 (5.3%) were identified to the genus level, but no reliable identification was obtained for 20 (1.5%). Among the 1,278 isolates identified to the species level by MALDI-TOF MS, 63 (4.9%) discordant results were initially identified. Most discordant results (42/63) were due to systematic database-related taxonomical differences, 14 were explained by poor discrimination of the MALDI-TOF MS spectra obtained, and 7 were due to errors in the initial conventional identification. An extraction step was required to obtain a valid MALDI-TOF MS identification for 25.6% of the 1,278 valid isolates. In conclusion, our results show that MALDI-TOF MS is a fast and reliable technique which has the potential to replace conventional phenotypic identification for most bacterial strains routinely isolated in clinical microbiology laboratories.", "author" : [ { "dropping-particle" : "", "family" : "Bizzini", "given" : "A", "non-dropping-particle" : "", "parse-names" : false, "suffix" : "" }, { "dropping-particle" : "", "family" : "Durussel", "given" : "C", "non-dropping-particle" : "", "parse-names" : false, "suffix" : "" }, { "dropping-particle" : "", "family" : "Bille", "given" : "J", "non-dropping-particle" : "", "parse-names" : false, "suffix" : "" }, { "dropping-particle" : "", "family" : "Greub", "given" : "G", "non-dropping-particle" : "", "parse-names" : false, "suffix" : "" }, { "dropping-particle" : "", "family" : "Prod'hom", "given" : "G", "non-dropping-particle" : "", "parse-names" : false, "suffix" : "" } ], "container-title" : "Journal of clinical microbiology", "id" : "ITEM-1", "issue" : "5", "issued" : { "date-parts" : [ [ "2010", "5" ] ] }, "note" : "Hvilket system og software/databaseversion: 2.0, 3.290 spectra).\nKlare ID kriterier?: Nej, Kun score &amp;gt;2.\nPreparationmetode: direkte, efterfulgt af extraction hvis ikke der var score &amp;gt; 2.\n\nS. agalactiae: 100% (45 stammer)\nS. pyogenes: 89% (9 stammer)\nS. dysgalactiae: 80% (5 stammer)\n\nOBS: Der st\u00e5r at en med MALDI-ID som S. agalactiae var en S. pyogenes, men at efterf\u00f8lgende gav en korrekt ID som S. pyogenes. M\u00e5 n\u00e6sten v\u00e6re en fejl. \n\n\n\nPyogenes 89% ID korrekt (9 stk), S. dys 80% korrekt (5 stk). Bruker 2.0\nSammenlignelige resultater med mig? Ja", "page" : "1549-54", "title" : "Performance of matrix-assisted laser desorption ionization-time of flight mass spectrometry for identification of bacterial strains routinely isolated in a clinical microbiology laboratory.", "type" : "article-journal", "volume" : "48" }, "uris" : [ "http://www.mendeley.com/documents/?uuid=6f80bffe-0f7e-42c2-85af-e388dd9f15e5" ] }, { "id" : "ITEM-2", "itemData" : { "DOI" : "10.1016/j.ijid.2014.06.023", "ISSN" : "12019712", "author" : [ { "dropping-particle" : "", "family" : "Binghuai", "given" : "Lu", "non-dropping-particle" : "", "parse-names" : false, "suffix" : "" }, { "dropping-particle" : "", "family" : "Yanli", "given" : "Shi", "non-dropping-particle" : "", "parse-names" : false, "suffix" : "" }, { "dropping-particle" : "", "family" : "Shuchen", "given" : "Zhang", "non-dropping-particle" : "", "parse-names" : false, "suffix" : "" }, { "dropping-particle" : "", "family" : "Fengxia", "given" : "Zhu", "non-dropping-particle" : "", "parse-names" : false, "suffix" : "" }, { "dropping-particle" : "", "family" : "Dong", "given" : "Li", "non-dropping-particle" : "", "parse-names" : false, "suffix" : "" }, { "dropping-particle" : "", "family" : "Yanchao", "given" : "Cui", "non-dropping-particle" : "", "parse-names" : false, "suffix" : "" } ], "container-title" : "International Journal of Infectious Diseases", "id" : "ITEM-2", "issued" : { "date-parts" : [ [ "2014" ] ] }, "note" : "Hvilket system og software/databaseversion: 2.0, 3.995 spectra.\nKlare ID kriterier?: Nej, bruger bare &amp;gt; 2.0.\nPreparationmetode: extraction\n\nS. agalactiae: 100% (47 identificerede). obs Consistency score.", "page" : "44-48", "publisher" : "International Society for Infectious Diseases", "title" : "Use of MALDI-TOF mass spectrometry for rapid identification of group B Streptococcus on chromID Strepto B agar", "type" : "article-journal", "volume" : "27" }, "uris" : [ "http://www.mendeley.com/documents/?uuid=9e63396c-abce-4fb6-8e94-6f94f7b82bb6" ] }, { "id" : "ITEM-3", "itemData" : { "DOI" : "10.1128/JCM.00506-11", "ISSN" : "1098-660X", "PMID" : "21613431", "abstract" : "We evaluated Bruker Biotyper (version 2.0) matrix-assisted laser desorption ionization-time of flight (MALDI-TOF) mass spectrometry (MS) for the identification of 305 clinical isolates of staphylococci, streptococci, and related genera by comparing direct colony testing with preparatory extraction. Isolates were previously identified by use of phenotypic testing and/or 16S rRNA gene sequencing. Manufacturer-specified score cutoffs for genus- and species-level identification were used. After excluding 7 isolates not present in the Biotyper library, the Biotyper correctly identified 284 (95%) and 207 (69%) isolates to the genus and species levels, respectively, using extraction. By using direct colony testing, the Biotyper identified 168 (56%) and 60 (20%) isolates to the genus and species levels, respectively. Overall, more isolates were identified to the genus and species levels with preparatory extraction than with direct colony testing (P &lt; 0.0001). The analysis was repeated after dividing the isolates into two subgroups, staphylococci, streptococci, and enterococci (n = 217) and \"related genera\" (n = 81). For the former subgroup, the extraction method resulted in the identification of 213 (98%) and 171 (79%) isolates to the genus and species levels, respectively, whereas the direct colony method identified 136 (63%) and 56 (26%) isolates to the genus and species levels, respectively. In contrast, for the subgroup of related genera, the extraction method identified 71 (88%) and 36 (44%) isolates to the genus and species levels, respectively, while the direct colony method identified 32 (40%) and 4 (5%) isolates to the genus and species levels, respectively. For both subgroups, preparatory extraction was superior to direct colony testing for the identification of isolates to the genus and species levels (P &lt; 0.0001). Preparatory extraction is needed for the identification of a substantial proportion of Gram-positive cocci using the Biotyper method according to manufacturer-specified score cutoffs.", "author" : [ { "dropping-particle" : "", "family" : "Alatoom", "given" : "Adnan a", "non-dropping-particle" : "", "parse-names" : false, "suffix" : "" }, { "dropping-particle" : "", "family" : "Cunningham", "given" : "Scott a", "non-dropping-particle" : "", "parse-names" : false, "suffix" : "" }, { "dropping-particle" : "", "family" : "Ihde", "given" : "Sherry M", "non-dropping-particle" : "", "parse-names" : false, "suffix" : "" }, { "dropping-particle" : "", "family" : "Mandrekar", "given" : "Jayawant", "non-dropping-particle" : "", "parse-names" : false, "suffix" : "" }, { "dropping-particle" : "", "family" : "Patel", "given" : "Robin", "non-dropping-particle" : "", "parse-names" : false, "suffix" : "" } ], "container-title" : "Journal of clinical microbiology", "id" : "ITEM-3", "issue" : "8", "issued" : { "date-parts" : [ [ "2011", "8" ] ] }, "note" : "Hvilket system og software/databaseversion: 2.0, 3.740 spectra)\nKlare ID kriterier?: Nej, bruger bare &amp;gt; 2/1,7. \nPreparationmetode: Sammenligner extraktion og direkte\n\nS. agalactiae: 100% ved extraktion, kun 1 ved direkte. (7 stammer)\nS. pyogenes: 100% ved extraktion, kun 1 ved direkte (10 stammer)\nS. dyagalactiae: 100% ved extraktion, 0% ved direkte (1 stamme)\nS. equi: 100% ved extraktion, 0% ved direkte (1 stamme)\n\nDer er desuden noget beskrevet som h\u00e6molytisk Gr A, F og G streptokok, det er ikke taget med).\n\n\n\nS. pyo 100% extr, 10% direkte (10 stammer). S. dys 100% extraction, direkte 0 (1 stamme) Bruker 2.0\nKan forklares? Ja", "page" : "2868-73", "title" : "Comparison of direct colony method versus extraction method for identification of gram-positive cocci by use of Bruker Biotyper matrix-assisted laser desorption ionization-time of flight mass spectrometry.", "type" : "article-journal", "volume" : "49" }, "uris" : [ "http://www.mendeley.com/documents/?uuid=a326ab08-f7dd-45a4-8a3c-999edd06315c" ] } ], "mendeley" : { "formattedCitation" : "[2\u20134]", "plainTextFormattedCitation" : "[2\u20134]", "previouslyFormattedCitation" : "[2\u20134]" }, "properties" : { "noteIndex" : 0 }, "schema" : "https://github.com/citation-style-language/schema/raw/master/csl-citation.json" }</w:instrText>
      </w:r>
      <w:r w:rsidR="009852A3">
        <w:rPr>
          <w:sz w:val="24"/>
          <w:szCs w:val="24"/>
        </w:rPr>
        <w:fldChar w:fldCharType="separate"/>
      </w:r>
      <w:r w:rsidR="009852A3" w:rsidRPr="009852A3">
        <w:rPr>
          <w:noProof/>
          <w:sz w:val="24"/>
          <w:szCs w:val="24"/>
        </w:rPr>
        <w:t>[2–4]</w:t>
      </w:r>
      <w:r w:rsidR="009852A3">
        <w:rPr>
          <w:sz w:val="24"/>
          <w:szCs w:val="24"/>
        </w:rPr>
        <w:fldChar w:fldCharType="end"/>
      </w:r>
      <w:r w:rsidR="009852A3">
        <w:rPr>
          <w:sz w:val="24"/>
          <w:szCs w:val="24"/>
        </w:rPr>
        <w:t>. Men et stort studie</w:t>
      </w:r>
      <w:r w:rsidR="00241169">
        <w:rPr>
          <w:sz w:val="24"/>
          <w:szCs w:val="24"/>
        </w:rPr>
        <w:t>, med klare identifikationskriterier,</w:t>
      </w:r>
      <w:r w:rsidR="009852A3">
        <w:rPr>
          <w:sz w:val="24"/>
          <w:szCs w:val="24"/>
        </w:rPr>
        <w:t xml:space="preserve"> med 186 stammer angiver 100% identifi</w:t>
      </w:r>
      <w:r w:rsidR="00241169">
        <w:rPr>
          <w:sz w:val="24"/>
          <w:szCs w:val="24"/>
        </w:rPr>
        <w:t>kationsrate</w:t>
      </w:r>
      <w:r w:rsidR="00241169">
        <w:rPr>
          <w:sz w:val="24"/>
          <w:szCs w:val="24"/>
        </w:rPr>
        <w:fldChar w:fldCharType="begin" w:fldLock="1"/>
      </w:r>
      <w:r w:rsidR="00BC60EE">
        <w:rPr>
          <w:sz w:val="24"/>
          <w:szCs w:val="24"/>
        </w:rPr>
        <w:instrText>ADDIN CSL_CITATION { "citationItems" : [ { "id" : "ITEM-1", "itemData" : { "DOI" : "10.1128/JCM.02654-12", "ISSN" : "1098-660X", "PMID" : "23554198", "abstract" : "This study compared three sample preparation methods (direct transfer, the direct transfer-formic acid method with on-target formic acid treatment, and ethanol-formic acid extraction) for the identification of Gram-positive cocci with matrix-assisted laser desorption ionization-time of flight mass spectrometry (MALDI-TOF MS). A total of 156 Gram-positive cocci representing the clinically most important genera, Aerococcus, Enterococcus, Staphylococcus, and Streptococcus, as well as more rare genera, such as Gemella and Granulicatella, were analyzed using a Bruker MALDI Biotyper. The rate of correct genus-level identifications was approximately 99% for all three sample preparation methods. The species identification rate was significantly higher for the direct transfer-formic acid method and ethanol-formic acid extraction (both 77.6%) than for direct transfer (64.1%). Using direct transfer-formic acid compared to direct transfer, the total time to result was increased by 22.6%, 16.4%, and 8.5% analyzing 12, 48, and 96 samples per run, respectively. In a subsequent prospective study, 1,619 clinical isolates of Gram-positive cocci were analyzed under routine conditions by MALDI-TOF MS, using the direct transfer-formic acid preparation, and by conventional biochemical methods. For 95.6% of the isolates, a congruence between conventional and MALDI-TOF MS identification was observed. Two major limitations were found using MALDI-TOF MS: the differentiation of members of the Streptococcus mitis group and the identification of Streptococcus dysgalactiae. The Bruker MALDI Biotyper system using the direct transfer-formic acid sample preparation method was shown to be a highly reliable tool for the identification of Gram-positive cocci. We here suggest a practical algorithm for the clinical laboratory combining MALDI-TOF MS with phenotypic and molecular methods.", "author" : [ { "dropping-particle" : "", "family" : "Schulthess", "given" : "Bettina", "non-dropping-particle" : "", "parse-names" : false, "suffix" : "" }, { "dropping-particle" : "", "family" : "Brodner", "given" : "Katharina", "non-dropping-particle" : "", "parse-names" : false, "suffix" : "" }, { "dropping-particle" : "V", "family" : "Bloemberg", "given" : "Guido", "non-dropping-particle" : "", "parse-names" : false, "suffix" : "" }, { "dropping-particle" : "", "family" : "Zbinden", "given" : "Reinhard", "non-dropping-particle" : "", "parse-names" : false, "suffix" : "" }, { "dropping-particle" : "", "family" : "B\u00f6ttger", "given" : "Erik C", "non-dropping-particle" : "", "parse-names" : false, "suffix" : "" }, { "dropping-particle" : "", "family" : "Hombach", "given" : "Michael", "non-dropping-particle" : "", "parse-names" : false, "suffix" : "" } ], "container-title" : "Journal of clinical microbiology", "id" : "ITEM-1", "issue" : "6", "issued" : { "date-parts" : [ [ "2013", "6" ] ] }, "note" : "Hvilket system og software/databaseversion: 3.0, 3.995 spectra (3.1.2.0).\nKlare ID kriterier?: Ja\nPreparationmetode: Myresyre\n\nAntal pyogenes: 94,7% (19 stammer), ingen misidentificerede.\nAntal agalactiae: 100% (186 stammer), ingen misidentificerede\nAntal dyagalactiae: 25% (24 stammer), Ingen misidentificerede.\nAntal S. equi: 50% (2 stammer), ikke i artikel, det er ved direkte metode den er fejlidentificeret.\n\n\nS. pyo 94,7% ID (19 stk), S. dys. 25% ID (24 stk). Biotyper 3.0.\nSammenlignelige resultater med mig? Ja", "page" : "1834-40", "title" : "Identification of Gram-positive cocci by use of matrix-assisted laser desorption ionization-time of flight mass spectrometry: comparison of different preparation methods and implementation of a practical algorithm for routine diagnostics.", "type" : "article-journal", "volume" : "51" }, "uris" : [ "http://www.mendeley.com/documents/?uuid=ea2a984a-c529-457b-bbae-3791255f4f7e" ] } ], "mendeley" : { "formattedCitation" : "[1]", "plainTextFormattedCitation" : "[1]", "previouslyFormattedCitation" : "[1]" }, "properties" : { "noteIndex" : 0 }, "schema" : "https://github.com/citation-style-language/schema/raw/master/csl-citation.json" }</w:instrText>
      </w:r>
      <w:r w:rsidR="00241169">
        <w:rPr>
          <w:sz w:val="24"/>
          <w:szCs w:val="24"/>
        </w:rPr>
        <w:fldChar w:fldCharType="separate"/>
      </w:r>
      <w:r w:rsidR="00241169" w:rsidRPr="00241169">
        <w:rPr>
          <w:noProof/>
          <w:sz w:val="24"/>
          <w:szCs w:val="24"/>
        </w:rPr>
        <w:t>[1]</w:t>
      </w:r>
      <w:r w:rsidR="00241169">
        <w:rPr>
          <w:sz w:val="24"/>
          <w:szCs w:val="24"/>
        </w:rPr>
        <w:fldChar w:fldCharType="end"/>
      </w:r>
      <w:r w:rsidR="00241169">
        <w:rPr>
          <w:sz w:val="24"/>
          <w:szCs w:val="24"/>
        </w:rPr>
        <w:t xml:space="preserve">. Studiet er dog lavet med myresyre, men det må forventes at resultaterne kan overføres direkte til den direkte metode. </w:t>
      </w:r>
    </w:p>
    <w:p w14:paraId="1C767D38" w14:textId="77777777" w:rsidR="00B43CDA" w:rsidRDefault="00B43CDA" w:rsidP="00B43CDA">
      <w:pPr>
        <w:rPr>
          <w:sz w:val="24"/>
          <w:szCs w:val="24"/>
        </w:rPr>
      </w:pPr>
    </w:p>
    <w:p w14:paraId="08AE811F" w14:textId="77777777" w:rsidR="00B43CDA" w:rsidRPr="00D017BF" w:rsidRDefault="00B43CDA" w:rsidP="00B43CDA">
      <w:pPr>
        <w:rPr>
          <w:b/>
          <w:sz w:val="28"/>
          <w:szCs w:val="28"/>
        </w:rPr>
      </w:pPr>
      <w:proofErr w:type="spellStart"/>
      <w:r w:rsidRPr="00D017BF">
        <w:rPr>
          <w:b/>
          <w:i/>
          <w:sz w:val="28"/>
          <w:szCs w:val="28"/>
        </w:rPr>
        <w:t>Streptococcus</w:t>
      </w:r>
      <w:proofErr w:type="spellEnd"/>
      <w:r w:rsidRPr="00D017BF">
        <w:rPr>
          <w:b/>
          <w:i/>
          <w:sz w:val="28"/>
          <w:szCs w:val="28"/>
        </w:rPr>
        <w:t xml:space="preserve"> </w:t>
      </w:r>
      <w:proofErr w:type="spellStart"/>
      <w:r w:rsidRPr="00D017BF">
        <w:rPr>
          <w:b/>
          <w:i/>
          <w:sz w:val="28"/>
          <w:szCs w:val="28"/>
        </w:rPr>
        <w:t>pyogenes</w:t>
      </w:r>
      <w:proofErr w:type="spellEnd"/>
      <w:r w:rsidR="004D4275" w:rsidRPr="00D017BF">
        <w:rPr>
          <w:b/>
          <w:sz w:val="28"/>
          <w:szCs w:val="28"/>
        </w:rPr>
        <w:t xml:space="preserve"> (</w:t>
      </w:r>
      <w:proofErr w:type="spellStart"/>
      <w:r w:rsidR="004D4275" w:rsidRPr="00D017BF">
        <w:rPr>
          <w:b/>
          <w:sz w:val="28"/>
          <w:szCs w:val="28"/>
        </w:rPr>
        <w:t>Lancefield</w:t>
      </w:r>
      <w:proofErr w:type="spellEnd"/>
      <w:r w:rsidR="004D4275" w:rsidRPr="00D017BF">
        <w:rPr>
          <w:b/>
          <w:sz w:val="28"/>
          <w:szCs w:val="28"/>
        </w:rPr>
        <w:t xml:space="preserve"> gruppe A)</w:t>
      </w:r>
    </w:p>
    <w:p w14:paraId="299C4972" w14:textId="77777777" w:rsidR="004D4275" w:rsidRDefault="00B43CDA" w:rsidP="00B43CDA">
      <w:pPr>
        <w:rPr>
          <w:sz w:val="24"/>
          <w:szCs w:val="24"/>
        </w:rPr>
      </w:pPr>
      <w:r>
        <w:rPr>
          <w:sz w:val="24"/>
          <w:szCs w:val="24"/>
        </w:rPr>
        <w:t xml:space="preserve">Anbefaling: </w:t>
      </w:r>
    </w:p>
    <w:p w14:paraId="6BBA6351" w14:textId="77777777" w:rsidR="00B43CDA" w:rsidRPr="004D4275" w:rsidRDefault="00B43CDA" w:rsidP="00B43CDA">
      <w:pPr>
        <w:rPr>
          <w:sz w:val="24"/>
          <w:szCs w:val="24"/>
        </w:rPr>
      </w:pPr>
      <w:r>
        <w:rPr>
          <w:sz w:val="24"/>
          <w:szCs w:val="24"/>
        </w:rPr>
        <w:t xml:space="preserve">Identificeres med direkte metode. </w:t>
      </w:r>
      <w:r w:rsidRPr="004D4275">
        <w:rPr>
          <w:sz w:val="24"/>
          <w:szCs w:val="24"/>
        </w:rPr>
        <w:t xml:space="preserve">Hvis </w:t>
      </w:r>
      <w:proofErr w:type="spellStart"/>
      <w:r w:rsidRPr="004D4275">
        <w:rPr>
          <w:sz w:val="24"/>
          <w:szCs w:val="24"/>
        </w:rPr>
        <w:t>best</w:t>
      </w:r>
      <w:proofErr w:type="spellEnd"/>
      <w:r w:rsidRPr="004D4275">
        <w:rPr>
          <w:sz w:val="24"/>
          <w:szCs w:val="24"/>
        </w:rPr>
        <w:t xml:space="preserve"> og </w:t>
      </w:r>
      <w:proofErr w:type="spellStart"/>
      <w:r w:rsidR="004D4275" w:rsidRPr="004D4275">
        <w:rPr>
          <w:sz w:val="24"/>
          <w:szCs w:val="24"/>
        </w:rPr>
        <w:t>second</w:t>
      </w:r>
      <w:proofErr w:type="spellEnd"/>
      <w:r w:rsidR="004D4275" w:rsidRPr="004D4275">
        <w:rPr>
          <w:sz w:val="24"/>
          <w:szCs w:val="24"/>
        </w:rPr>
        <w:t xml:space="preserve"> </w:t>
      </w:r>
      <w:proofErr w:type="spellStart"/>
      <w:r w:rsidR="004D4275" w:rsidRPr="004D4275">
        <w:rPr>
          <w:sz w:val="24"/>
          <w:szCs w:val="24"/>
        </w:rPr>
        <w:t>best</w:t>
      </w:r>
      <w:proofErr w:type="spellEnd"/>
      <w:r w:rsidR="004D4275" w:rsidRPr="004D4275">
        <w:rPr>
          <w:sz w:val="24"/>
          <w:szCs w:val="24"/>
        </w:rPr>
        <w:t xml:space="preserve"> match er </w:t>
      </w:r>
      <w:r w:rsidR="004D4275" w:rsidRPr="004E1A93">
        <w:rPr>
          <w:i/>
          <w:sz w:val="24"/>
          <w:szCs w:val="24"/>
        </w:rPr>
        <w:t xml:space="preserve">S. </w:t>
      </w:r>
      <w:proofErr w:type="spellStart"/>
      <w:r w:rsidR="004D4275" w:rsidRPr="004E1A93">
        <w:rPr>
          <w:i/>
          <w:sz w:val="24"/>
          <w:szCs w:val="24"/>
        </w:rPr>
        <w:t>pyogenes</w:t>
      </w:r>
      <w:proofErr w:type="spellEnd"/>
      <w:r w:rsidR="004D4275" w:rsidRPr="004D4275">
        <w:rPr>
          <w:sz w:val="24"/>
          <w:szCs w:val="24"/>
        </w:rPr>
        <w:t xml:space="preserve"> </w:t>
      </w:r>
      <w:r w:rsidR="006119A5">
        <w:rPr>
          <w:sz w:val="24"/>
          <w:szCs w:val="24"/>
        </w:rPr>
        <w:t xml:space="preserve">med en score </w:t>
      </w:r>
      <w:r w:rsidR="00301F97">
        <w:rPr>
          <w:sz w:val="24"/>
          <w:szCs w:val="24"/>
        </w:rPr>
        <w:t xml:space="preserve">≥ 2 </w:t>
      </w:r>
      <w:r w:rsidR="004D4275" w:rsidRPr="004D4275">
        <w:rPr>
          <w:sz w:val="24"/>
          <w:szCs w:val="24"/>
        </w:rPr>
        <w:t>er diagnosen tilstrækkelig s</w:t>
      </w:r>
      <w:r w:rsidR="004D4275">
        <w:rPr>
          <w:sz w:val="24"/>
          <w:szCs w:val="24"/>
        </w:rPr>
        <w:t>ikker.</w:t>
      </w:r>
      <w:r w:rsidR="00DA28AB">
        <w:rPr>
          <w:sz w:val="24"/>
          <w:szCs w:val="24"/>
        </w:rPr>
        <w:t xml:space="preserve"> Hvis </w:t>
      </w:r>
      <w:proofErr w:type="spellStart"/>
      <w:r w:rsidR="00DA28AB">
        <w:rPr>
          <w:sz w:val="24"/>
          <w:szCs w:val="24"/>
        </w:rPr>
        <w:t>best</w:t>
      </w:r>
      <w:proofErr w:type="spellEnd"/>
      <w:r w:rsidR="00DA28AB">
        <w:rPr>
          <w:sz w:val="24"/>
          <w:szCs w:val="24"/>
        </w:rPr>
        <w:t xml:space="preserve"> og </w:t>
      </w:r>
      <w:proofErr w:type="spellStart"/>
      <w:r w:rsidR="00DA28AB">
        <w:rPr>
          <w:sz w:val="24"/>
          <w:szCs w:val="24"/>
        </w:rPr>
        <w:t>second</w:t>
      </w:r>
      <w:proofErr w:type="spellEnd"/>
      <w:r w:rsidR="00DA28AB">
        <w:rPr>
          <w:sz w:val="24"/>
          <w:szCs w:val="24"/>
        </w:rPr>
        <w:t xml:space="preserve"> </w:t>
      </w:r>
      <w:proofErr w:type="spellStart"/>
      <w:r w:rsidR="00DA28AB">
        <w:rPr>
          <w:sz w:val="24"/>
          <w:szCs w:val="24"/>
        </w:rPr>
        <w:t>best</w:t>
      </w:r>
      <w:proofErr w:type="spellEnd"/>
      <w:r w:rsidR="00DA28AB">
        <w:rPr>
          <w:sz w:val="24"/>
          <w:szCs w:val="24"/>
        </w:rPr>
        <w:t xml:space="preserve"> match ikke begge er </w:t>
      </w:r>
      <w:r w:rsidR="00DA28AB" w:rsidRPr="004E1A93">
        <w:rPr>
          <w:i/>
          <w:sz w:val="24"/>
          <w:szCs w:val="24"/>
        </w:rPr>
        <w:t xml:space="preserve">S. </w:t>
      </w:r>
      <w:proofErr w:type="spellStart"/>
      <w:r w:rsidR="00DA28AB" w:rsidRPr="004E1A93">
        <w:rPr>
          <w:i/>
          <w:sz w:val="24"/>
          <w:szCs w:val="24"/>
        </w:rPr>
        <w:t>pyogenes</w:t>
      </w:r>
      <w:proofErr w:type="spellEnd"/>
      <w:r w:rsidR="00DA28AB">
        <w:rPr>
          <w:sz w:val="24"/>
          <w:szCs w:val="24"/>
        </w:rPr>
        <w:t xml:space="preserve"> må udføres yderligere undersøgelse, F.eks. gruppebestemmelse eller PYR</w:t>
      </w:r>
      <w:r w:rsidR="00301F97">
        <w:rPr>
          <w:sz w:val="24"/>
          <w:szCs w:val="24"/>
        </w:rPr>
        <w:t xml:space="preserve"> (</w:t>
      </w:r>
      <w:proofErr w:type="spellStart"/>
      <w:r w:rsidR="00301F97" w:rsidRPr="00301F97">
        <w:rPr>
          <w:sz w:val="24"/>
          <w:szCs w:val="24"/>
        </w:rPr>
        <w:t>pyrrolidonyl</w:t>
      </w:r>
      <w:proofErr w:type="spellEnd"/>
      <w:r w:rsidR="00301F97" w:rsidRPr="00301F97">
        <w:rPr>
          <w:sz w:val="24"/>
          <w:szCs w:val="24"/>
        </w:rPr>
        <w:t xml:space="preserve"> </w:t>
      </w:r>
      <w:proofErr w:type="spellStart"/>
      <w:r w:rsidR="00301F97" w:rsidRPr="00301F97">
        <w:rPr>
          <w:sz w:val="24"/>
          <w:szCs w:val="24"/>
        </w:rPr>
        <w:t>arylamidase</w:t>
      </w:r>
      <w:proofErr w:type="spellEnd"/>
      <w:r w:rsidR="00301F97">
        <w:rPr>
          <w:sz w:val="24"/>
          <w:szCs w:val="24"/>
        </w:rPr>
        <w:t>)</w:t>
      </w:r>
      <w:r w:rsidR="00DA28AB">
        <w:rPr>
          <w:sz w:val="24"/>
          <w:szCs w:val="24"/>
        </w:rPr>
        <w:t>.</w:t>
      </w:r>
      <w:r w:rsidR="00F347C3">
        <w:rPr>
          <w:sz w:val="24"/>
          <w:szCs w:val="24"/>
        </w:rPr>
        <w:t xml:space="preserve"> Dette må</w:t>
      </w:r>
      <w:r w:rsidR="004C5B8D">
        <w:rPr>
          <w:sz w:val="24"/>
          <w:szCs w:val="24"/>
        </w:rPr>
        <w:t xml:space="preserve"> dog</w:t>
      </w:r>
      <w:r w:rsidR="00F347C3">
        <w:rPr>
          <w:sz w:val="24"/>
          <w:szCs w:val="24"/>
        </w:rPr>
        <w:t xml:space="preserve"> forventes kun at ske yderst sjældent.</w:t>
      </w:r>
    </w:p>
    <w:p w14:paraId="68811083" w14:textId="77777777" w:rsidR="00B43CDA" w:rsidRDefault="00B43CDA" w:rsidP="00B43CDA">
      <w:pPr>
        <w:rPr>
          <w:sz w:val="24"/>
          <w:szCs w:val="24"/>
        </w:rPr>
      </w:pPr>
      <w:r>
        <w:rPr>
          <w:sz w:val="24"/>
          <w:szCs w:val="24"/>
        </w:rPr>
        <w:t>Baggrund:</w:t>
      </w:r>
      <w:r w:rsidR="004D4275">
        <w:rPr>
          <w:sz w:val="24"/>
          <w:szCs w:val="24"/>
        </w:rPr>
        <w:t xml:space="preserve"> </w:t>
      </w:r>
    </w:p>
    <w:p w14:paraId="3A63559F" w14:textId="398FFBCB" w:rsidR="00B43CDA" w:rsidRDefault="004D4275" w:rsidP="00B43CDA">
      <w:pPr>
        <w:rPr>
          <w:sz w:val="24"/>
          <w:szCs w:val="24"/>
        </w:rPr>
      </w:pPr>
      <w:r>
        <w:rPr>
          <w:sz w:val="24"/>
          <w:szCs w:val="24"/>
        </w:rPr>
        <w:t>Flere studier har undersøgt MALDI-</w:t>
      </w:r>
      <w:proofErr w:type="spellStart"/>
      <w:r>
        <w:rPr>
          <w:sz w:val="24"/>
          <w:szCs w:val="24"/>
        </w:rPr>
        <w:t>ToF</w:t>
      </w:r>
      <w:r w:rsidR="008F1E7E">
        <w:rPr>
          <w:sz w:val="24"/>
          <w:szCs w:val="24"/>
        </w:rPr>
        <w:t>s</w:t>
      </w:r>
      <w:proofErr w:type="spellEnd"/>
      <w:r>
        <w:rPr>
          <w:sz w:val="24"/>
          <w:szCs w:val="24"/>
        </w:rPr>
        <w:t xml:space="preserve"> evne til at identificere </w:t>
      </w:r>
      <w:r w:rsidRPr="004E1A93">
        <w:rPr>
          <w:i/>
          <w:sz w:val="24"/>
          <w:szCs w:val="24"/>
        </w:rPr>
        <w:t xml:space="preserve">S. </w:t>
      </w:r>
      <w:proofErr w:type="spellStart"/>
      <w:r w:rsidRPr="004E1A93">
        <w:rPr>
          <w:i/>
          <w:sz w:val="24"/>
          <w:szCs w:val="24"/>
        </w:rPr>
        <w:t>pyogenes</w:t>
      </w:r>
      <w:proofErr w:type="spellEnd"/>
      <w:r w:rsidRPr="004E1A93">
        <w:rPr>
          <w:i/>
          <w:sz w:val="24"/>
          <w:szCs w:val="24"/>
        </w:rPr>
        <w:t xml:space="preserve"> </w:t>
      </w:r>
      <w:r w:rsidR="006119A5">
        <w:rPr>
          <w:sz w:val="24"/>
          <w:szCs w:val="24"/>
        </w:rPr>
        <w:fldChar w:fldCharType="begin" w:fldLock="1"/>
      </w:r>
      <w:r w:rsidR="00A604B5">
        <w:rPr>
          <w:sz w:val="24"/>
          <w:szCs w:val="24"/>
        </w:rPr>
        <w:instrText>ADDIN CSL_CITATION { "citationItems" : [ { "id" : "ITEM-1", "itemData" : { "DOI" : "10.1128/JCM.02654-12", "ISSN" : "1098-660X", "PMID" : "23554198", "abstract" : "This study compared three sample preparation methods (direct transfer, the direct transfer-formic acid method with on-target formic acid treatment, and ethanol-formic acid extraction) for the identification of Gram-positive cocci with matrix-assisted laser desorption ionization-time of flight mass spectrometry (MALDI-TOF MS). A total of 156 Gram-positive cocci representing the clinically most important genera, Aerococcus, Enterococcus, Staphylococcus, and Streptococcus, as well as more rare genera, such as Gemella and Granulicatella, were analyzed using a Bruker MALDI Biotyper. The rate of correct genus-level identifications was approximately 99% for all three sample preparation methods. The species identification rate was significantly higher for the direct transfer-formic acid method and ethanol-formic acid extraction (both 77.6%) than for direct transfer (64.1%). Using direct transfer-formic acid compared to direct transfer, the total time to result was increased by 22.6%, 16.4%, and 8.5% analyzing 12, 48, and 96 samples per run, respectively. In a subsequent prospective study, 1,619 clinical isolates of Gram-positive cocci were analyzed under routine conditions by MALDI-TOF MS, using the direct transfer-formic acid preparation, and by conventional biochemical methods. For 95.6% of the isolates, a congruence between conventional and MALDI-TOF MS identification was observed. Two major limitations were found using MALDI-TOF MS: the differentiation of members of the Streptococcus mitis group and the identification of Streptococcus dysgalactiae. The Bruker MALDI Biotyper system using the direct transfer-formic acid sample preparation method was shown to be a highly reliable tool for the identification of Gram-positive cocci. We here suggest a practical algorithm for the clinical laboratory combining MALDI-TOF MS with phenotypic and molecular methods.", "author" : [ { "dropping-particle" : "", "family" : "Schulthess", "given" : "Bettina", "non-dropping-particle" : "", "parse-names" : false, "suffix" : "" }, { "dropping-particle" : "", "family" : "Brodner", "given" : "Katharina", "non-dropping-particle" : "", "parse-names" : false, "suffix" : "" }, { "dropping-particle" : "V", "family" : "Bloemberg", "given" : "Guido", "non-dropping-particle" : "", "parse-names" : false, "suffix" : "" }, { "dropping-particle" : "", "family" : "Zbinden", "given" : "Reinhard", "non-dropping-particle" : "", "parse-names" : false, "suffix" : "" }, { "dropping-particle" : "", "family" : "B\u00f6ttger", "given" : "Erik C", "non-dropping-particle" : "", "parse-names" : false, "suffix" : "" }, { "dropping-particle" : "", "family" : "Hombach", "given" : "Michael", "non-dropping-particle" : "", "parse-names" : false, "suffix" : "" } ], "container-title" : "Journal of clinical microbiology", "id" : "ITEM-1", "issue" : "6", "issued" : { "date-parts" : [ [ "2013", "6" ] ] }, "note" : "Hvilket system og software/databaseversion: 3.0, 3.995 spectra (3.1.2.0).\nKlare ID kriterier?: Ja\nPreparationmetode: Myresyre\n\nAntal pyogenes: 94,7% (19 stammer), ingen misidentificerede.\nAntal agalactiae: 100% (186 stammer), ingen misidentificerede\nAntal dyagalactiae: 25% (24 stammer), Ingen misidentificerede.\nAntal S. equi: 50% (2 stammer), ikke i artikel, det er ved direkte metode den er fejlidentificeret.\n\n\nS. pyo 94,7% ID (19 stk), S. dys. 25% ID (24 stk). Biotyper 3.0.\nSammenlignelige resultater med mig? Ja", "page" : "1834-40", "title" : "Identification of Gram-positive cocci by use of matrix-assisted laser desorption ionization-time of flight mass spectrometry: comparison of different preparation methods and implementation of a practical algorithm for routine diagnostics.", "type" : "article-journal", "volume" : "51" }, "uris" : [ "http://www.mendeley.com/documents/?uuid=ea2a984a-c529-457b-bbae-3791255f4f7e" ] }, { "id" : "ITEM-2", "itemData" : { "DOI" : "10.1128/JCM.00506-11", "ISSN" : "1098-660X", "PMID" : "21613431", "abstract" : "We evaluated Bruker Biotyper (version 2.0) matrix-assisted laser desorption ionization-time of flight (MALDI-TOF) mass spectrometry (MS) for the identification of 305 clinical isolates of staphylococci, streptococci, and related genera by comparing direct colony testing with preparatory extraction. Isolates were previously identified by use of phenotypic testing and/or 16S rRNA gene sequencing. Manufacturer-specified score cutoffs for genus- and species-level identification were used. After excluding 7 isolates not present in the Biotyper library, the Biotyper correctly identified 284 (95%) and 207 (69%) isolates to the genus and species levels, respectively, using extraction. By using direct colony testing, the Biotyper identified 168 (56%) and 60 (20%) isolates to the genus and species levels, respectively. Overall, more isolates were identified to the genus and species levels with preparatory extraction than with direct colony testing (P &lt; 0.0001). The analysis was repeated after dividing the isolates into two subgroups, staphylococci, streptococci, and enterococci (n = 217) and \"related genera\" (n = 81). For the former subgroup, the extraction method resulted in the identification of 213 (98%) and 171 (79%) isolates to the genus and species levels, respectively, whereas the direct colony method identified 136 (63%) and 56 (26%) isolates to the genus and species levels, respectively. In contrast, for the subgroup of related genera, the extraction method identified 71 (88%) and 36 (44%) isolates to the genus and species levels, respectively, while the direct colony method identified 32 (40%) and 4 (5%) isolates to the genus and species levels, respectively. For both subgroups, preparatory extraction was superior to direct colony testing for the identification of isolates to the genus and species levels (P &lt; 0.0001). Preparatory extraction is needed for the identification of a substantial proportion of Gram-positive cocci using the Biotyper method according to manufacturer-specified score cutoffs.", "author" : [ { "dropping-particle" : "", "family" : "Alatoom", "given" : "Adnan a", "non-dropping-particle" : "", "parse-names" : false, "suffix" : "" }, { "dropping-particle" : "", "family" : "Cunningham", "given" : "Scott a", "non-dropping-particle" : "", "parse-names" : false, "suffix" : "" }, { "dropping-particle" : "", "family" : "Ihde", "given" : "Sherry M", "non-dropping-particle" : "", "parse-names" : false, "suffix" : "" }, { "dropping-particle" : "", "family" : "Mandrekar", "given" : "Jayawant", "non-dropping-particle" : "", "parse-names" : false, "suffix" : "" }, { "dropping-particle" : "", "family" : "Patel", "given" : "Robin", "non-dropping-particle" : "", "parse-names" : false, "suffix" : "" } ], "container-title" : "Journal of clinical microbiology", "id" : "ITEM-2", "issue" : "8", "issued" : { "date-parts" : [ [ "2011", "8" ] ] }, "note" : "Hvilket system og software/databaseversion: 2.0, 3.740 spectra)\nKlare ID kriterier?: Nej, bruger bare &amp;gt; 2/1,7. \nPreparationmetode: Sammenligner extraktion og direkte\n\nS. agalactiae: 100% ved extraktion, kun 1 ved direkte. (7 stammer)\nS. pyogenes: 100% ved extraktion, kun 1 ved direkte (10 stammer)\nS. dyagalactiae: 100% ved extraktion, 0% ved direkte (1 stamme)\nS. equi: 100% ved extraktion, 0% ved direkte (1 stamme)\n\nDer er desuden noget beskrevet som h\u00e6molytisk Gr A, F og G streptokok, det er ikke taget med).\n\n\n\nS. pyo 100% extr, 10% direkte (10 stammer). S. dys 100% extraction, direkte 0 (1 stamme) Bruker 2.0\nKan forklares? Ja", "page" : "2868-73", "title" : "Comparison of direct colony method versus extraction method for identification of gram-positive cocci by use of Bruker Biotyper matrix-assisted laser desorption ionization-time of flight mass spectrometry.", "type" : "article-journal", "volume" : "49" }, "uris" : [ "http://www.mendeley.com/documents/?uuid=a326ab08-f7dd-45a4-8a3c-999edd06315c" ] }, { "id" : "ITEM-3", "itemData" : { "DOI" : "10.1128/JCM.01794-09", "ISSN" : "1098-660X", "PMID" : "20220166", "abstract" : "Matrix-assisted laser desorption ionization-time of flight mass spectrometry (MALDI-TOF MS) has recently been introduced in diagnostic microbiology laboratories for the identification of bacterial and yeast strains isolated from clinical samples. In the present study, we prospectively compared MALDI-TOF MS to the conventional phenotypic method for the identification of routine isolates. Colonies were analyzed by MALDI-TOF MS either by direct deposition on the target plate or after a formic acid-acetonitrile extraction step if no valid result was initially obtained. Among 1,371 isolates identified by conventional methods, 1,278 (93.2%) were putatively identified to the species level by MALDI-TOF MS and 73 (5.3%) were identified to the genus level, but no reliable identification was obtained for 20 (1.5%). Among the 1,278 isolates identified to the species level by MALDI-TOF MS, 63 (4.9%) discordant results were initially identified. Most discordant results (42/63) were due to systematic database-related taxonomical differences, 14 were explained by poor discrimination of the MALDI-TOF MS spectra obtained, and 7 were due to errors in the initial conventional identification. An extraction step was required to obtain a valid MALDI-TOF MS identification for 25.6% of the 1,278 valid isolates. In conclusion, our results show that MALDI-TOF MS is a fast and reliable technique which has the potential to replace conventional phenotypic identification for most bacterial strains routinely isolated in clinical microbiology laboratories.", "author" : [ { "dropping-particle" : "", "family" : "Bizzini", "given" : "A", "non-dropping-particle" : "", "parse-names" : false, "suffix" : "" }, { "dropping-particle" : "", "family" : "Durussel", "given" : "C", "non-dropping-particle" : "", "parse-names" : false, "suffix" : "" }, { "dropping-particle" : "", "family" : "Bille", "given" : "J", "non-dropping-particle" : "", "parse-names" : false, "suffix" : "" }, { "dropping-particle" : "", "family" : "Greub", "given" : "G", "non-dropping-particle" : "", "parse-names" : false, "suffix" : "" }, { "dropping-particle" : "", "family" : "Prod'hom", "given" : "G", "non-dropping-particle" : "", "parse-names" : false, "suffix" : "" } ], "container-title" : "Journal of clinical microbiology", "id" : "ITEM-3", "issue" : "5", "issued" : { "date-parts" : [ [ "2010", "5" ] ] }, "note" : "Hvilket system og software/databaseversion: 2.0, 3.290 spectra).\nKlare ID kriterier?: Nej, Kun score &amp;gt;2.\nPreparationmetode: direkte, efterfulgt af extraction hvis ikke der var score &amp;gt; 2.\n\nS. agalactiae: 100% (45 stammer)\nS. pyogenes: 89% (9 stammer)\nS. dysgalactiae: 80% (5 stammer)\n\nOBS: Der st\u00e5r at en med MALDI-ID som S. agalactiae var en S. pyogenes, men at efterf\u00f8lgende gav en korrekt ID som S. pyogenes. M\u00e5 n\u00e6sten v\u00e6re en fejl. \n\n\n\nPyogenes 89% ID korrekt (9 stk), S. dys 80% korrekt (5 stk). Bruker 2.0\nSammenlignelige resultater med mig? Ja", "page" : "1549-54", "title" : "Performance of matrix-assisted laser desorption ionization-time of flight mass spectrometry for identification of bacterial strains routinely isolated in a clinical microbiology laboratory.", "type" : "article-journal", "volume" : "48" }, "uris" : [ "http://www.mendeley.com/documents/?uuid=6f80bffe-0f7e-42c2-85af-e388dd9f15e5" ] }, { "id" : "ITEM-4", "itemData" : { "DOI" : "10.1016/j.ijid.2014.06.023", "ISSN" : "12019712", "author" : [ { "dropping-particle" : "", "family" : "Binghuai", "given" : "Lu", "non-dropping-particle" : "", "parse-names" : false, "suffix" : "" }, { "dropping-particle" : "", "family" : "Yanli", "given" : "Shi", "non-dropping-particle" : "", "parse-names" : false, "suffix" : "" }, { "dropping-particle" : "", "family" : "Shuchen", "given" : "Zhang", "non-dropping-particle" : "", "parse-names" : false, "suffix" : "" }, { "dropping-particle" : "", "family" : "Fengxia", "given" : "Zhu", "non-dropping-particle" : "", "parse-names" : false, "suffix" : "" }, { "dropping-particle" : "", "family" : "Dong", "given" : "Li", "non-dropping-particle" : "", "parse-names" : false, "suffix" : "" }, { "dropping-particle" : "", "family" : "Yanchao", "given" : "Cui", "non-dropping-particle" : "", "parse-names" : false, "suffix" : "" } ], "container-title" : "International Journal of Infectious Diseases", "id" : "ITEM-4", "issued" : { "date-parts" : [ [ "2014" ] ] }, "note" : "Hvilket system og software/databaseversion: 2.0, 3.995 spectra.\nKlare ID kriterier?: Nej, bruger bare &amp;gt; 2.0.\nPreparationmetode: extraction\n\nS. agalactiae: 100% (47 identificerede). obs Consistency score.", "page" : "44-48", "publisher" : "International Society for Infectious Diseases", "title" : "Use of MALDI-TOF mass spectrometry for rapid identification of group B Streptococcus on chromID Strepto B agar", "type" : "article-journal", "volume" : "27" }, "uris" : [ "http://www.mendeley.com/documents/?uuid=9e63396c-abce-4fb6-8e94-6f94f7b82bb6" ] }, { "id" : "ITEM-5", "itemData" : { "DOI" : "10.1128/JCM.00240-11", "ISSN" : "1098-660X", "PMID" : "21697322", "abstract" : "This study was undertaken to evaluate matrix-assisted laser desorption ionization-time of flight mass spectrometry (MALDI-TOF MS) for the rapid identification of beta-hemolytic streptococci. We compared Bruker Biotyper 2.0 with Vitek2 coupled to the agglutination test. MALDI-TOF MS analysis of 386 beta-hemolytic streptococcal isolates yielded high-confidence identification to the species level for all 386 isolates. The Vitek2 gave high-confidence identification to the species level for 88% of Streptococcus agalactiae isolates (n = 269/306), 92% of Streptococcus pyogenes isolates (n = 48/52), and 39% of isolates of Streptococcus dysgalactiae serogroups C and G (n = 11/28).", "author" : [ { "dropping-particle" : "", "family" : "Cherkaoui", "given" : "Abdessalam", "non-dropping-particle" : "", "parse-names" : false, "suffix" : "" }, { "dropping-particle" : "", "family" : "Emonet", "given" : "St\u00e9phane", "non-dropping-particle" : "", "parse-names" : false, "suffix" : "" }, { "dropping-particle" : "", "family" : "Fernandez", "given" : "Jos\u00e9", "non-dropping-particle" : "", "parse-names" : false, "suffix" : "" }, { "dropping-particle" : "", "family" : "Schorderet", "given" : "Didier", "non-dropping-particle" : "", "parse-names" : false, "suffix" : "" }, { "dropping-particle" : "", "family" : "Schrenzel", "given" : "Jacques", "non-dropping-particle" : "", "parse-names" : false, "suffix" : "" } ], "container-title" : "Journal of clinical microbiology", "id" : "ITEM-5", "issue" : "8", "issued" : { "date-parts" : [ [ "2011", "8" ] ] }, "note" : "Kan ikke bruges, uklare ID resultater, og restultater passer ikke med mine.\n\nS. pyo 100% (52 stammer), S. dysgalactiae 100% (28 stammer), bruger Bruker 2.0.\nSammenlignelige resultater med mig? Nej.", "page" : "3004-5", "title" : "Evaluation of matrix-assisted laser desorption ionization-time of flight mass spectrometry for rapid identification of Beta-hemolytic streptococci.", "type" : "article-journal", "volume" : "49" }, "uris" : [ "http://www.mendeley.com/documents/?uuid=6bd56a2d-1539-42c5-938c-bfcba7af191a" ] }, { "id" : "ITEM-6", "itemData" : { "DOI" : "10.3109/23744235.2015.1043940", "ISSN" : "2374-4235", "author" : [ { "dropping-particle" : "", "family" : "Jensen", "given" : "Christian Salg\u00e5rd", "non-dropping-particle" : "", "parse-names" : false, "suffix" : "" }, { "dropping-particle" : "", "family" : "Dam-Nielsen", "given" : "Casper", "non-dropping-particle" : "", "parse-names" : false, "suffix" : "" }, { "dropping-particle" : "", "family" : "Arpi", "given" : "Magnus", "non-dropping-particle" : "", "parse-names" : false, "suffix" : "" } ], "container-title" : "Infectious Diseases", "id" : "ITEM-6", "issue" : "October 2014", "issued" : { "date-parts" : [ [ "2015" ] ] }, "page" : "1-5", "title" : "Matrix-assisted laser desorption/ionization-time of flight mass spectrometry identification of large colony beta-hemolytic streptococci containing Lancefield groups A, C, and G", "type" : "article-journal" }, "uris" : [ "http://www.mendeley.com/documents/?uuid=aeed3c48-edc8-40ba-aec3-017ca43bf5e9" ] }, { "id" : "ITEM-7", "itemData" : { "DOI" : "10.1128/JCM.02071-09", "ISSN" : "1098-660X", "PMID" : "20053859", "abstract" : "Matrix-assisted laser desorption ionization-time of flight mass spectrometry (MALDI-TOF MS) is suitable for high-throughput and rapid diagnostics at low costs and can be considered an alternative for conventional biochemical and molecular identification systems in a conventional microbiological laboratory. First, we evaluated MALDI-TOF MS using 327 clinical isolates previously cultured from patient materials and identified by conventional techniques (Vitek-II, API, and biochemical tests). Discrepancies were analyzed by molecular analysis of the 16S genes. Of 327 isolates, 95.1% were identified correctly to genus level, and 85.6% were identified to species level by MALDI-TOF MS. Second, we performed a prospective validation study, including 980 clinical isolates of bacteria and yeasts. Overall performance of MALDI-TOF MS was significantly better than conventional biochemical systems for correct species identification (92.2% and 83.1%, respectively) and produced fewer incorrect genus identifications (0.1% and 1.6%, respectively). Correct species identification by MALDI-TOF MS was observed in 97.7% of Enterobacteriaceae, 92% of nonfermentative Gram-negative bacteria, 94.3% of staphylococci, 84.8% of streptococci, 84% of a miscellaneous group (mainly Haemophilus, Actinobacillus, Cardiobacterium, Eikenella, and Kingella [HACEK]), and 85.2% of yeasts. MALDI-TOF MS had significantly better performance than conventional methods for species identification of staphylococci and genus identification of bacteria belonging to HACEK group. Misidentifications by MALDI-TOF MS were clearly associated with an absence of sufficient spectra from suitable reference strains in the MALDI-TOF MS database. We conclude that MALDI-TOF MS can be implemented easily for routine identification of bacteria (except for pneumococci and viridans streptococci) and yeasts in a medical microbiological laboratory.", "author" : [ { "dropping-particle" : "", "family" : "Veen", "given" : "S Q", "non-dropping-particle" : "van", "parse-names" : false, "suffix" : "" }, { "dropping-particle" : "", "family" : "Claas", "given" : "E C J", "non-dropping-particle" : "", "parse-names" : false, "suffix" : "" }, { "dropping-particle" : "", "family" : "Kuijper", "given" : "Ed J", "non-dropping-particle" : "", "parse-names" : false, "suffix" : "" } ], "container-title" : "Journal of clinical microbiology", "id" : "ITEM-7", "issue" : "3", "issued" : { "date-parts" : [ [ "2010", "3" ] ] }, "note" : "Bruger kun bestde match. Tages ikke med. \n\n10 S. pyo 100% ID, 15 S. dys 100% ID. Bruker Biotyper 2.0.\nSammenlignelige resultater med mig? Nej", "page" : "900-7", "title" : "High-throughput identification of bacteria and yeast by matrix-assisted laser desorption ionization-time of flight mass spectrometry in conventional medical microbiology laboratories.", "type" : "article-journal", "volume" : "48" }, "uris" : [ "http://www.mendeley.com/documents/?uuid=c6ff0e06-aa83-40d6-8e85-010023e25881" ] }, { "id" : "ITEM-8", "itemData" : { "DOI" : "10.1128/JCM.00431-11", "ISSN" : "1098-660X", "PMID" : "21632894", "abstract" : "Matrix-assisted laser desorption ionization-time of flight mass spectrometry (MALDI-TOF MS) was evaluated prospectively in a diagnostic laboratory. Nine hundred twenty-seven organisms were tested in triplicate; 2,351/2,781 (85%) species and 2,681/2,781 (96%) genus identifications were correct. Known issues such as the misidentification of alpha-hemolytic streptococci as Streptococcus pneumoniae were easily corrected. Identifications cost AUD$0.45 per isolate and were available in minutes. MALDI-TOF MS is rapid, accurate, and inexpensive.", "author" : [ { "dropping-particle" : "", "family" : "Neville", "given" : "Stephen a", "non-dropping-particle" : "", "parse-names" : false, "suffix" : "" }, { "dropping-particle" : "", "family" : "Lecordier", "given" : "Annabelle", "non-dropping-particle" : "", "parse-names" : false, "suffix" : "" }, { "dropping-particle" : "", "family" : "Ziochos", "given" : "Helen", "non-dropping-particle" : "", "parse-names" : false, "suffix" : "" }, { "dropping-particle" : "", "family" : "Chater", "given" : "Mathew J", "non-dropping-particle" : "", "parse-names" : false, "suffix" : "" }, { "dropping-particle" : "", "family" : "Gosbell", "given" : "Iain B", "non-dropping-particle" : "", "parse-names" : false, "suffix" : "" }, { "dropping-particle" : "", "family" : "Maley", "given" : "Michael W", "non-dropping-particle" : "", "parse-names" : false, "suffix" : "" }, { "dropping-particle" : "", "family" : "Hal", "given" : "Sebastiaan J", "non-dropping-particle" : "van", "parse-names" : false, "suffix" : "" } ], "container-title" : "Journal of clinical microbiology", "id" : "ITEM-8", "issue" : "8", "issued" : { "date-parts" : [ [ "2011", "8" ] ] }, "note" : "Hvilket system og software/databaseversion: 2.0 (3.1.1.0)\nKlare ID kriterier?: Nej, bruger bare &amp;gt; 2/1,7. \nPreparationmetode: De bruger direkte, derefter formic acid.\n\nS. agalactiae: 85% (22 stammer), 1 stamme misideitificeret som Streptococcus pneumoniae??? Lyder m\u00e6rkeligt. De ikke-identificerede andre har lav score.\nS. pyogenes: 0,81% (19 stammer, kun 1 unreliable--&amp;gt; Dette bekr\u00e6fter mig i at de ikke har brugt consistency score)\nS. dysgalactiae: 0,51 (15 stammer, ikke species ID fordi de kun er p\u00e5 genus niveau)\n\n\nS. pyo 95% ID, S: dys 51% IS. Bruker 2.0.\nSammenlignelige resultater med mig? Ja", "page" : "2980-4", "title" : "Utility of matrix-assisted laser desorption ionization-time of flight mass spectrometry following introduction for routine laboratory bacterial identification.", "type" : "article-journal", "volume" : "49" }, "uris" : [ "http://www.mendeley.com/documents/?uuid=50099431-a3a1-4819-9a71-e631f443aad3" ] } ], "mendeley" : { "formattedCitation" : "[1\u20138]", "plainTextFormattedCitation" : "[1\u20138]", "previouslyFormattedCitation" : "[1\u20137]" }, "properties" : { "noteIndex" : 0 }, "schema" : "https://github.com/citation-style-language/schema/raw/master/csl-citation.json" }</w:instrText>
      </w:r>
      <w:r w:rsidR="006119A5">
        <w:rPr>
          <w:sz w:val="24"/>
          <w:szCs w:val="24"/>
        </w:rPr>
        <w:fldChar w:fldCharType="separate"/>
      </w:r>
      <w:r w:rsidR="00A604B5" w:rsidRPr="00A604B5">
        <w:rPr>
          <w:noProof/>
          <w:sz w:val="24"/>
          <w:szCs w:val="24"/>
        </w:rPr>
        <w:t>[1–8]</w:t>
      </w:r>
      <w:r w:rsidR="006119A5">
        <w:rPr>
          <w:sz w:val="24"/>
          <w:szCs w:val="24"/>
        </w:rPr>
        <w:fldChar w:fldCharType="end"/>
      </w:r>
      <w:r>
        <w:rPr>
          <w:sz w:val="24"/>
          <w:szCs w:val="24"/>
        </w:rPr>
        <w:t>.</w:t>
      </w:r>
      <w:r w:rsidR="00D857D1">
        <w:rPr>
          <w:sz w:val="24"/>
          <w:szCs w:val="24"/>
        </w:rPr>
        <w:t xml:space="preserve"> I Nogle studier er det dog uklart hvilke identifikations kriterier der er brugt </w:t>
      </w:r>
      <w:r w:rsidR="006119A5">
        <w:rPr>
          <w:sz w:val="24"/>
          <w:szCs w:val="24"/>
        </w:rPr>
        <w:fldChar w:fldCharType="begin" w:fldLock="1"/>
      </w:r>
      <w:r w:rsidR="00A604B5">
        <w:rPr>
          <w:sz w:val="24"/>
          <w:szCs w:val="24"/>
        </w:rPr>
        <w:instrText>ADDIN CSL_CITATION { "citationItems" : [ { "id" : "ITEM-1", "itemData" : { "DOI" : "10.1128/JCM.00506-11", "ISSN" : "1098-660X", "PMID" : "21613431", "abstract" : "We evaluated Bruker Biotyper (version 2.0) matrix-assisted laser desorption ionization-time of flight (MALDI-TOF) mass spectrometry (MS) for the identification of 305 clinical isolates of staphylococci, streptococci, and related genera by comparing direct colony testing with preparatory extraction. Isolates were previously identified by use of phenotypic testing and/or 16S rRNA gene sequencing. Manufacturer-specified score cutoffs for genus- and species-level identification were used. After excluding 7 isolates not present in the Biotyper library, the Biotyper correctly identified 284 (95%) and 207 (69%) isolates to the genus and species levels, respectively, using extraction. By using direct colony testing, the Biotyper identified 168 (56%) and 60 (20%) isolates to the genus and species levels, respectively. Overall, more isolates were identified to the genus and species levels with preparatory extraction than with direct colony testing (P &lt; 0.0001). The analysis was repeated after dividing the isolates into two subgroups, staphylococci, streptococci, and enterococci (n = 217) and \"related genera\" (n = 81). For the former subgroup, the extraction method resulted in the identification of 213 (98%) and 171 (79%) isolates to the genus and species levels, respectively, whereas the direct colony method identified 136 (63%) and 56 (26%) isolates to the genus and species levels, respectively. In contrast, for the subgroup of related genera, the extraction method identified 71 (88%) and 36 (44%) isolates to the genus and species levels, respectively, while the direct colony method identified 32 (40%) and 4 (5%) isolates to the genus and species levels, respectively. For both subgroups, preparatory extraction was superior to direct colony testing for the identification of isolates to the genus and species levels (P &lt; 0.0001). Preparatory extraction is needed for the identification of a substantial proportion of Gram-positive cocci using the Biotyper method according to manufacturer-specified score cutoffs.", "author" : [ { "dropping-particle" : "", "family" : "Alatoom", "given" : "Adnan a", "non-dropping-particle" : "", "parse-names" : false, "suffix" : "" }, { "dropping-particle" : "", "family" : "Cunningham", "given" : "Scott a", "non-dropping-particle" : "", "parse-names" : false, "suffix" : "" }, { "dropping-particle" : "", "family" : "Ihde", "given" : "Sherry M", "non-dropping-particle" : "", "parse-names" : false, "suffix" : "" }, { "dropping-particle" : "", "family" : "Mandrekar", "given" : "Jayawant", "non-dropping-particle" : "", "parse-names" : false, "suffix" : "" }, { "dropping-particle" : "", "family" : "Patel", "given" : "Robin", "non-dropping-particle" : "", "parse-names" : false, "suffix" : "" } ], "container-title" : "Journal of clinical microbiology", "id" : "ITEM-1", "issue" : "8", "issued" : { "date-parts" : [ [ "2011", "8" ] ] }, "note" : "Hvilket system og software/databaseversion: 2.0, 3.740 spectra)\nKlare ID kriterier?: Nej, bruger bare &amp;gt; 2/1,7. \nPreparationmetode: Sammenligner extraktion og direkte\n\nS. agalactiae: 100% ved extraktion, kun 1 ved direkte. (7 stammer)\nS. pyogenes: 100% ved extraktion, kun 1 ved direkte (10 stammer)\nS. dyagalactiae: 100% ved extraktion, 0% ved direkte (1 stamme)\nS. equi: 100% ved extraktion, 0% ved direkte (1 stamme)\n\nDer er desuden noget beskrevet som h\u00e6molytisk Gr A, F og G streptokok, det er ikke taget med).\n\n\n\nS. pyo 100% extr, 10% direkte (10 stammer). S. dys 100% extraction, direkte 0 (1 stamme) Bruker 2.0\nKan forklares? Ja", "page" : "2868-73", "title" : "Comparison of direct colony method versus extraction method for identification of gram-positive cocci by use of Bruker Biotyper matrix-assisted laser desorption ionization-time of flight mass spectrometry.", "type" : "article-journal", "volume" : "49" }, "uris" : [ "http://www.mendeley.com/documents/?uuid=a326ab08-f7dd-45a4-8a3c-999edd06315c" ] }, { "id" : "ITEM-2", "itemData" : { "DOI" : "10.1128/JCM.00240-11", "ISSN" : "1098-660X", "PMID" : "21697322", "abstract" : "This study was undertaken to evaluate matrix-assisted laser desorption ionization-time of flight mass spectrometry (MALDI-TOF MS) for the rapid identification of beta-hemolytic streptococci. We compared Bruker Biotyper 2.0 with Vitek2 coupled to the agglutination test. MALDI-TOF MS analysis of 386 beta-hemolytic streptococcal isolates yielded high-confidence identification to the species level for all 386 isolates. The Vitek2 gave high-confidence identification to the species level for 88% of Streptococcus agalactiae isolates (n = 269/306), 92% of Streptococcus pyogenes isolates (n = 48/52), and 39% of isolates of Streptococcus dysgalactiae serogroups C and G (n = 11/28).", "author" : [ { "dropping-particle" : "", "family" : "Cherkaoui", "given" : "Abdessalam", "non-dropping-particle" : "", "parse-names" : false, "suffix" : "" }, { "dropping-particle" : "", "family" : "Emonet", "given" : "St\u00e9phane", "non-dropping-particle" : "", "parse-names" : false, "suffix" : "" }, { "dropping-particle" : "", "family" : "Fernandez", "given" : "Jos\u00e9", "non-dropping-particle" : "", "parse-names" : false, "suffix" : "" }, { "dropping-particle" : "", "family" : "Schorderet", "given" : "Didier", "non-dropping-particle" : "", "parse-names" : false, "suffix" : "" }, { "dropping-particle" : "", "family" : "Schrenzel", "given" : "Jacques", "non-dropping-particle" : "", "parse-names" : false, "suffix" : "" } ], "container-title" : "Journal of clinical microbiology", "id" : "ITEM-2", "issue" : "8", "issued" : { "date-parts" : [ [ "2011", "8" ] ] }, "note" : "Kan ikke bruges, uklare ID resultater, og restultater passer ikke med mine.\n\nS. pyo 100% (52 stammer), S. dysgalactiae 100% (28 stammer), bruger Bruker 2.0.\nSammenlignelige resultater med mig? Nej.", "page" : "3004-5", "title" : "Evaluation of matrix-assisted laser desorption ionization-time of flight mass spectrometry for rapid identification of Beta-hemolytic streptococci.", "type" : "article-journal", "volume" : "49" }, "uris" : [ "http://www.mendeley.com/documents/?uuid=6bd56a2d-1539-42c5-938c-bfcba7af191a" ] }, { "id" : "ITEM-3", "itemData" : { "DOI" : "10.1128/JCM.00431-11", "ISSN" : "1098-660X", "PMID" : "21632894", "abstract" : "Matrix-assisted laser desorption ionization-time of flight mass spectrometry (MALDI-TOF MS) was evaluated prospectively in a diagnostic laboratory. Nine hundred twenty-seven organisms were tested in triplicate; 2,351/2,781 (85%) species and 2,681/2,781 (96%) genus identifications were correct. Known issues such as the misidentification of alpha-hemolytic streptococci as Streptococcus pneumoniae were easily corrected. Identifications cost AUD$0.45 per isolate and were available in minutes. MALDI-TOF MS is rapid, accurate, and inexpensive.", "author" : [ { "dropping-particle" : "", "family" : "Neville", "given" : "Stephen a", "non-dropping-particle" : "", "parse-names" : false, "suffix" : "" }, { "dropping-particle" : "", "family" : "Lecordier", "given" : "Annabelle", "non-dropping-particle" : "", "parse-names" : false, "suffix" : "" }, { "dropping-particle" : "", "family" : "Ziochos", "given" : "Helen", "non-dropping-particle" : "", "parse-names" : false, "suffix" : "" }, { "dropping-particle" : "", "family" : "Chater", "given" : "Mathew J", "non-dropping-particle" : "", "parse-names" : false, "suffix" : "" }, { "dropping-particle" : "", "family" : "Gosbell", "given" : "Iain B", "non-dropping-particle" : "", "parse-names" : false, "suffix" : "" }, { "dropping-particle" : "", "family" : "Maley", "given" : "Michael W", "non-dropping-particle" : "", "parse-names" : false, "suffix" : "" }, { "dropping-particle" : "", "family" : "Hal", "given" : "Sebastiaan J", "non-dropping-particle" : "van", "parse-names" : false, "suffix" : "" } ], "container-title" : "Journal of clinical microbiology", "id" : "ITEM-3", "issue" : "8", "issued" : { "date-parts" : [ [ "2011", "8" ] ] }, "note" : "Hvilket system og software/databaseversion: 2.0 (3.1.1.0)\nKlare ID kriterier?: Nej, bruger bare &amp;gt; 2/1,7. \nPreparationmetode: De bruger direkte, derefter formic acid.\n\nS. agalactiae: 85% (22 stammer), 1 stamme misideitificeret som Streptococcus pneumoniae??? Lyder m\u00e6rkeligt. De ikke-identificerede andre har lav score.\nS. pyogenes: 0,81% (19 stammer, kun 1 unreliable--&amp;gt; Dette bekr\u00e6fter mig i at de ikke har brugt consistency score)\nS. dysgalactiae: 0,51 (15 stammer, ikke species ID fordi de kun er p\u00e5 genus niveau)\n\n\nS. pyo 95% ID, S: dys 51% IS. Bruker 2.0.\nSammenlignelige resultater med mig? Ja", "page" : "2980-4", "title" : "Utility of matrix-assisted laser desorption ionization-time of flight mass spectrometry following introduction for routine laboratory bacterial identification.", "type" : "article-journal", "volume" : "49" }, "uris" : [ "http://www.mendeley.com/documents/?uuid=50099431-a3a1-4819-9a71-e631f443aad3" ] } ], "mendeley" : { "formattedCitation" : "[2,5,8]", "plainTextFormattedCitation" : "[2,5,8]", "previouslyFormattedCitation" : "[2,5,8]" }, "properties" : { "noteIndex" : 0 }, "schema" : "https://github.com/citation-style-language/schema/raw/master/csl-citation.json" }</w:instrText>
      </w:r>
      <w:r w:rsidR="006119A5">
        <w:rPr>
          <w:sz w:val="24"/>
          <w:szCs w:val="24"/>
        </w:rPr>
        <w:fldChar w:fldCharType="separate"/>
      </w:r>
      <w:r w:rsidR="00A604B5" w:rsidRPr="00A604B5">
        <w:rPr>
          <w:noProof/>
          <w:sz w:val="24"/>
          <w:szCs w:val="24"/>
        </w:rPr>
        <w:t>[2,5,8]</w:t>
      </w:r>
      <w:r w:rsidR="006119A5">
        <w:rPr>
          <w:sz w:val="24"/>
          <w:szCs w:val="24"/>
        </w:rPr>
        <w:fldChar w:fldCharType="end"/>
      </w:r>
      <w:r w:rsidR="00D857D1">
        <w:rPr>
          <w:sz w:val="24"/>
          <w:szCs w:val="24"/>
        </w:rPr>
        <w:t xml:space="preserve"> og i et enkelt studie er kun brugt bedste match</w:t>
      </w:r>
      <w:r w:rsidR="006119A5">
        <w:rPr>
          <w:sz w:val="24"/>
          <w:szCs w:val="24"/>
        </w:rPr>
        <w:fldChar w:fldCharType="begin" w:fldLock="1"/>
      </w:r>
      <w:r w:rsidR="00A604B5">
        <w:rPr>
          <w:sz w:val="24"/>
          <w:szCs w:val="24"/>
        </w:rPr>
        <w:instrText>ADDIN CSL_CITATION { "citationItems" : [ { "id" : "ITEM-1", "itemData" : { "DOI" : "10.1128/JCM.02071-09", "ISSN" : "1098-660X", "PMID" : "20053859", "abstract" : "Matrix-assisted laser desorption ionization-time of flight mass spectrometry (MALDI-TOF MS) is suitable for high-throughput and rapid diagnostics at low costs and can be considered an alternative for conventional biochemical and molecular identification systems in a conventional microbiological laboratory. First, we evaluated MALDI-TOF MS using 327 clinical isolates previously cultured from patient materials and identified by conventional techniques (Vitek-II, API, and biochemical tests). Discrepancies were analyzed by molecular analysis of the 16S genes. Of 327 isolates, 95.1% were identified correctly to genus level, and 85.6% were identified to species level by MALDI-TOF MS. Second, we performed a prospective validation study, including 980 clinical isolates of bacteria and yeasts. Overall performance of MALDI-TOF MS was significantly better than conventional biochemical systems for correct species identification (92.2% and 83.1%, respectively) and produced fewer incorrect genus identifications (0.1% and 1.6%, respectively). Correct species identification by MALDI-TOF MS was observed in 97.7% of Enterobacteriaceae, 92% of nonfermentative Gram-negative bacteria, 94.3% of staphylococci, 84.8% of streptococci, 84% of a miscellaneous group (mainly Haemophilus, Actinobacillus, Cardiobacterium, Eikenella, and Kingella [HACEK]), and 85.2% of yeasts. MALDI-TOF MS had significantly better performance than conventional methods for species identification of staphylococci and genus identification of bacteria belonging to HACEK group. Misidentifications by MALDI-TOF MS were clearly associated with an absence of sufficient spectra from suitable reference strains in the MALDI-TOF MS database. We conclude that MALDI-TOF MS can be implemented easily for routine identification of bacteria (except for pneumococci and viridans streptococci) and yeasts in a medical microbiological laboratory.", "author" : [ { "dropping-particle" : "", "family" : "Veen", "given" : "S Q", "non-dropping-particle" : "van", "parse-names" : false, "suffix" : "" }, { "dropping-particle" : "", "family" : "Claas", "given" : "E C J", "non-dropping-particle" : "", "parse-names" : false, "suffix" : "" }, { "dropping-particle" : "", "family" : "Kuijper", "given" : "Ed J", "non-dropping-particle" : "", "parse-names" : false, "suffix" : "" } ], "container-title" : "Journal of clinical microbiology", "id" : "ITEM-1", "issue" : "3", "issued" : { "date-parts" : [ [ "2010", "3" ] ] }, "note" : "Bruger kun bestde match. Tages ikke med. \n\n10 S. pyo 100% ID, 15 S. dys 100% ID. Bruker Biotyper 2.0.\nSammenlignelige resultater med mig? Nej", "page" : "900-7", "title" : "High-throughput identification of bacteria and yeast by matrix-assisted laser desorption ionization-time of flight mass spectrometry in conventional medical microbiology laboratories.", "type" : "article-journal", "volume" : "48" }, "uris" : [ "http://www.mendeley.com/documents/?uuid=c6ff0e06-aa83-40d6-8e85-010023e25881" ] } ], "mendeley" : { "formattedCitation" : "[7]", "plainTextFormattedCitation" : "[7]", "previouslyFormattedCitation" : "[7]" }, "properties" : { "noteIndex" : 0 }, "schema" : "https://github.com/citation-style-language/schema/raw/master/csl-citation.json" }</w:instrText>
      </w:r>
      <w:r w:rsidR="006119A5">
        <w:rPr>
          <w:sz w:val="24"/>
          <w:szCs w:val="24"/>
        </w:rPr>
        <w:fldChar w:fldCharType="separate"/>
      </w:r>
      <w:r w:rsidR="00A604B5" w:rsidRPr="00A604B5">
        <w:rPr>
          <w:noProof/>
          <w:sz w:val="24"/>
          <w:szCs w:val="24"/>
        </w:rPr>
        <w:t>[7]</w:t>
      </w:r>
      <w:r w:rsidR="006119A5">
        <w:rPr>
          <w:sz w:val="24"/>
          <w:szCs w:val="24"/>
        </w:rPr>
        <w:fldChar w:fldCharType="end"/>
      </w:r>
      <w:r w:rsidR="00D857D1">
        <w:rPr>
          <w:sz w:val="24"/>
          <w:szCs w:val="24"/>
        </w:rPr>
        <w:t>. De rester</w:t>
      </w:r>
      <w:r w:rsidR="004C5B8D">
        <w:rPr>
          <w:sz w:val="24"/>
          <w:szCs w:val="24"/>
        </w:rPr>
        <w:t>ende studier finder at størstedelen af</w:t>
      </w:r>
      <w:r w:rsidR="00D857D1">
        <w:rPr>
          <w:sz w:val="24"/>
          <w:szCs w:val="24"/>
        </w:rPr>
        <w:t xml:space="preserve"> </w:t>
      </w:r>
      <w:r w:rsidR="00D857D1" w:rsidRPr="004E1A93">
        <w:rPr>
          <w:i/>
          <w:sz w:val="24"/>
          <w:szCs w:val="24"/>
        </w:rPr>
        <w:t xml:space="preserve">S. </w:t>
      </w:r>
      <w:proofErr w:type="spellStart"/>
      <w:r w:rsidR="00D857D1" w:rsidRPr="004E1A93">
        <w:rPr>
          <w:i/>
          <w:sz w:val="24"/>
          <w:szCs w:val="24"/>
        </w:rPr>
        <w:t>pyogenes</w:t>
      </w:r>
      <w:proofErr w:type="spellEnd"/>
      <w:r w:rsidR="00D857D1">
        <w:rPr>
          <w:sz w:val="24"/>
          <w:szCs w:val="24"/>
        </w:rPr>
        <w:t xml:space="preserve"> kan identificeres til artsniveau, men at der ved nogle stammer er problemer med at skelne mellem </w:t>
      </w:r>
      <w:r w:rsidR="00D857D1" w:rsidRPr="004E1A93">
        <w:rPr>
          <w:i/>
          <w:sz w:val="24"/>
          <w:szCs w:val="24"/>
        </w:rPr>
        <w:t xml:space="preserve">S. </w:t>
      </w:r>
      <w:proofErr w:type="spellStart"/>
      <w:r w:rsidR="00D857D1" w:rsidRPr="004E1A93">
        <w:rPr>
          <w:i/>
          <w:sz w:val="24"/>
          <w:szCs w:val="24"/>
        </w:rPr>
        <w:t>pyogenes</w:t>
      </w:r>
      <w:proofErr w:type="spellEnd"/>
      <w:r w:rsidR="00D857D1">
        <w:rPr>
          <w:sz w:val="24"/>
          <w:szCs w:val="24"/>
        </w:rPr>
        <w:t xml:space="preserve"> og </w:t>
      </w:r>
      <w:r w:rsidR="00F347C3" w:rsidRPr="004E1A93">
        <w:rPr>
          <w:i/>
          <w:sz w:val="24"/>
          <w:szCs w:val="24"/>
        </w:rPr>
        <w:t xml:space="preserve">S. </w:t>
      </w:r>
      <w:proofErr w:type="spellStart"/>
      <w:r w:rsidR="00F347C3" w:rsidRPr="004E1A93">
        <w:rPr>
          <w:i/>
          <w:sz w:val="24"/>
          <w:szCs w:val="24"/>
        </w:rPr>
        <w:t>dys</w:t>
      </w:r>
      <w:r w:rsidR="00DA28AB" w:rsidRPr="004E1A93">
        <w:rPr>
          <w:i/>
          <w:sz w:val="24"/>
          <w:szCs w:val="24"/>
        </w:rPr>
        <w:t>galactiae</w:t>
      </w:r>
      <w:proofErr w:type="spellEnd"/>
      <w:r w:rsidR="006119A5">
        <w:rPr>
          <w:sz w:val="24"/>
          <w:szCs w:val="24"/>
        </w:rPr>
        <w:fldChar w:fldCharType="begin" w:fldLock="1"/>
      </w:r>
      <w:r w:rsidR="009852A3">
        <w:rPr>
          <w:sz w:val="24"/>
          <w:szCs w:val="24"/>
        </w:rPr>
        <w:instrText>ADDIN CSL_CITATION { "citationItems" : [ { "id" : "ITEM-1", "itemData" : { "DOI" : "10.3109/23744235.2015.1043940", "ISSN" : "2374-4235", "author" : [ { "dropping-particle" : "", "family" : "Jensen", "given" : "Christian Salg\u00e5rd", "non-dropping-particle" : "", "parse-names" : false, "suffix" : "" }, { "dropping-particle" : "", "family" : "Dam-Nielsen", "given" : "Casper", "non-dropping-particle" : "", "parse-names" : false, "suffix" : "" }, { "dropping-particle" : "", "family" : "Arpi", "given" : "Magnus", "non-dropping-particle" : "", "parse-names" : false, "suffix" : "" } ], "container-title" : "Infectious Diseases", "id" : "ITEM-1", "issue" : "October 2014", "issued" : { "date-parts" : [ [ "2015" ] ] }, "page" : "1-5", "title" : "Matrix-assisted laser desorption/ionization-time of flight mass spectrometry identification of large colony beta-hemolytic streptococci containing Lancefield groups A, C, and G", "type" : "article-journal" }, "uris" : [ "http://www.mendeley.com/documents/?uuid=aeed3c48-edc8-40ba-aec3-017ca43bf5e9" ] }, { "id" : "ITEM-2", "itemData" : { "DOI" : "10.1128/JCM.02654-12", "ISSN" : "1098-660X", "PMID" : "23554198", "abstract" : "This study compared three sample preparation methods (direct transfer, the direct transfer-formic acid method with on-target formic acid treatment, and ethanol-formic acid extraction) for the identification of Gram-positive cocci with matrix-assisted laser desorption ionization-time of flight mass spectrometry (MALDI-TOF MS). A total of 156 Gram-positive cocci representing the clinically most important genera, Aerococcus, Enterococcus, Staphylococcus, and Streptococcus, as well as more rare genera, such as Gemella and Granulicatella, were analyzed using a Bruker MALDI Biotyper. The rate of correct genus-level identifications was approximately 99% for all three sample preparation methods. The species identification rate was significantly higher for the direct transfer-formic acid method and ethanol-formic acid extraction (both 77.6%) than for direct transfer (64.1%). Using direct transfer-formic acid compared to direct transfer, the total time to result was increased by 22.6%, 16.4%, and 8.5% analyzing 12, 48, and 96 samples per run, respectively. In a subsequent prospective study, 1,619 clinical isolates of Gram-positive cocci were analyzed under routine conditions by MALDI-TOF MS, using the direct transfer-formic acid preparation, and by conventional biochemical methods. For 95.6% of the isolates, a congruence between conventional and MALDI-TOF MS identification was observed. Two major limitations were found using MALDI-TOF MS: the differentiation of members of the Streptococcus mitis group and the identification of Streptococcus dysgalactiae. The Bruker MALDI Biotyper system using the direct transfer-formic acid sample preparation method was shown to be a highly reliable tool for the identification of Gram-positive cocci. We here suggest a practical algorithm for the clinical laboratory combining MALDI-TOF MS with phenotypic and molecular methods.", "author" : [ { "dropping-particle" : "", "family" : "Schulthess", "given" : "Bettina", "non-dropping-particle" : "", "parse-names" : false, "suffix" : "" }, { "dropping-particle" : "", "family" : "Brodner", "given" : "Katharina", "non-dropping-particle" : "", "parse-names" : false, "suffix" : "" }, { "dropping-particle" : "V", "family" : "Bloemberg", "given" : "Guido", "non-dropping-particle" : "", "parse-names" : false, "suffix" : "" }, { "dropping-particle" : "", "family" : "Zbinden", "given" : "Reinhard", "non-dropping-particle" : "", "parse-names" : false, "suffix" : "" }, { "dropping-particle" : "", "family" : "B\u00f6ttger", "given" : "Erik C", "non-dropping-particle" : "", "parse-names" : false, "suffix" : "" }, { "dropping-particle" : "", "family" : "Hombach", "given" : "Michael", "non-dropping-particle" : "", "parse-names" : false, "suffix" : "" } ], "container-title" : "Journal of clinical microbiology", "id" : "ITEM-2", "issue" : "6", "issued" : { "date-parts" : [ [ "2013", "6" ] ] }, "note" : "Hvilket system og software/databaseversion: 3.0, 3.995 spectra (3.1.2.0).\nKlare ID kriterier?: Ja\nPreparationmetode: Myresyre\n\nAntal pyogenes: 94,7% (19 stammer), ingen misidentificerede.\nAntal agalactiae: 100% (186 stammer), ingen misidentificerede\nAntal dyagalactiae: 25% (24 stammer), Ingen misidentificerede.\nAntal S. equi: 50% (2 stammer), ikke i artikel, det er ved direkte metode den er fejlidentificeret.\n\n\nS. pyo 94,7% ID (19 stk), S. dys. 25% ID (24 stk). Biotyper 3.0.\nSammenlignelige resultater med mig? Ja", "page" : "1834-40", "title" : "Identification of Gram-positive cocci by use of matrix-assisted laser desorption ionization-time of flight mass spectrometry: comparison of different preparation methods and implementation of a practical algorithm for routine diagnostics.", "type" : "article-journal", "volume" : "51" }, "uris" : [ "http://www.mendeley.com/documents/?uuid=ea2a984a-c529-457b-bbae-3791255f4f7e" ] } ], "mendeley" : { "formattedCitation" : "[6,1]", "plainTextFormattedCitation" : "[6,1]", "previouslyFormattedCitation" : "[6,1]" }, "properties" : { "noteIndex" : 0 }, "schema" : "https://github.com/citation-style-language/schema/raw/master/csl-citation.json" }</w:instrText>
      </w:r>
      <w:r w:rsidR="006119A5">
        <w:rPr>
          <w:sz w:val="24"/>
          <w:szCs w:val="24"/>
        </w:rPr>
        <w:fldChar w:fldCharType="separate"/>
      </w:r>
      <w:r w:rsidR="007A2E7F" w:rsidRPr="007A2E7F">
        <w:rPr>
          <w:noProof/>
          <w:sz w:val="24"/>
          <w:szCs w:val="24"/>
        </w:rPr>
        <w:t>[6,1]</w:t>
      </w:r>
      <w:r w:rsidR="006119A5">
        <w:rPr>
          <w:sz w:val="24"/>
          <w:szCs w:val="24"/>
        </w:rPr>
        <w:fldChar w:fldCharType="end"/>
      </w:r>
      <w:r w:rsidR="00F347C3">
        <w:rPr>
          <w:sz w:val="24"/>
          <w:szCs w:val="24"/>
        </w:rPr>
        <w:t>, hvor</w:t>
      </w:r>
      <w:r w:rsidR="00DA28AB">
        <w:rPr>
          <w:sz w:val="24"/>
          <w:szCs w:val="24"/>
        </w:rPr>
        <w:t xml:space="preserve"> båd</w:t>
      </w:r>
      <w:r w:rsidR="00F347C3">
        <w:rPr>
          <w:sz w:val="24"/>
          <w:szCs w:val="24"/>
        </w:rPr>
        <w:t xml:space="preserve">e et </w:t>
      </w:r>
      <w:r w:rsidR="00F347C3" w:rsidRPr="004E1A93">
        <w:rPr>
          <w:i/>
          <w:sz w:val="24"/>
          <w:szCs w:val="24"/>
        </w:rPr>
        <w:t xml:space="preserve">S. </w:t>
      </w:r>
      <w:proofErr w:type="spellStart"/>
      <w:r w:rsidR="00F347C3" w:rsidRPr="004E1A93">
        <w:rPr>
          <w:i/>
          <w:sz w:val="24"/>
          <w:szCs w:val="24"/>
        </w:rPr>
        <w:t>pyogenes</w:t>
      </w:r>
      <w:proofErr w:type="spellEnd"/>
      <w:r w:rsidR="00F347C3">
        <w:rPr>
          <w:sz w:val="24"/>
          <w:szCs w:val="24"/>
        </w:rPr>
        <w:t xml:space="preserve"> og et </w:t>
      </w:r>
      <w:r w:rsidR="00F347C3" w:rsidRPr="004E1A93">
        <w:rPr>
          <w:i/>
          <w:sz w:val="24"/>
          <w:szCs w:val="24"/>
        </w:rPr>
        <w:t xml:space="preserve">S. </w:t>
      </w:r>
      <w:proofErr w:type="spellStart"/>
      <w:r w:rsidR="00F347C3" w:rsidRPr="004E1A93">
        <w:rPr>
          <w:i/>
          <w:sz w:val="24"/>
          <w:szCs w:val="24"/>
        </w:rPr>
        <w:t>dys</w:t>
      </w:r>
      <w:r w:rsidR="00DA28AB" w:rsidRPr="004E1A93">
        <w:rPr>
          <w:i/>
          <w:sz w:val="24"/>
          <w:szCs w:val="24"/>
        </w:rPr>
        <w:t>galactiae</w:t>
      </w:r>
      <w:proofErr w:type="spellEnd"/>
      <w:r w:rsidR="00F347C3">
        <w:rPr>
          <w:sz w:val="24"/>
          <w:szCs w:val="24"/>
        </w:rPr>
        <w:t xml:space="preserve"> referen</w:t>
      </w:r>
      <w:r w:rsidR="001630A6">
        <w:rPr>
          <w:sz w:val="24"/>
          <w:szCs w:val="24"/>
        </w:rPr>
        <w:t xml:space="preserve">ce </w:t>
      </w:r>
      <w:proofErr w:type="spellStart"/>
      <w:r w:rsidR="001630A6">
        <w:rPr>
          <w:sz w:val="24"/>
          <w:szCs w:val="24"/>
        </w:rPr>
        <w:t>sp</w:t>
      </w:r>
      <w:r w:rsidR="00F347C3">
        <w:rPr>
          <w:sz w:val="24"/>
          <w:szCs w:val="24"/>
        </w:rPr>
        <w:t>ectra</w:t>
      </w:r>
      <w:proofErr w:type="spellEnd"/>
      <w:r w:rsidR="00F347C3">
        <w:rPr>
          <w:sz w:val="24"/>
          <w:szCs w:val="24"/>
        </w:rPr>
        <w:t xml:space="preserve"> har en score ≥</w:t>
      </w:r>
      <w:r w:rsidR="00DA28AB">
        <w:rPr>
          <w:sz w:val="24"/>
          <w:szCs w:val="24"/>
        </w:rPr>
        <w:t xml:space="preserve"> 2 (</w:t>
      </w:r>
      <w:r w:rsidR="00F347C3">
        <w:rPr>
          <w:sz w:val="24"/>
          <w:szCs w:val="24"/>
        </w:rPr>
        <w:t>”</w:t>
      </w:r>
      <w:proofErr w:type="spellStart"/>
      <w:r w:rsidR="00DA28AB">
        <w:rPr>
          <w:sz w:val="24"/>
          <w:szCs w:val="24"/>
        </w:rPr>
        <w:t>Consistency</w:t>
      </w:r>
      <w:proofErr w:type="spellEnd"/>
      <w:r w:rsidR="00DA28AB">
        <w:rPr>
          <w:sz w:val="24"/>
          <w:szCs w:val="24"/>
        </w:rPr>
        <w:t xml:space="preserve"> score B</w:t>
      </w:r>
      <w:r w:rsidR="00F347C3">
        <w:rPr>
          <w:sz w:val="24"/>
          <w:szCs w:val="24"/>
        </w:rPr>
        <w:t>”</w:t>
      </w:r>
      <w:r w:rsidR="00DA28AB">
        <w:rPr>
          <w:sz w:val="24"/>
          <w:szCs w:val="24"/>
        </w:rPr>
        <w:t>).</w:t>
      </w:r>
      <w:r w:rsidR="00B72376">
        <w:rPr>
          <w:sz w:val="24"/>
          <w:szCs w:val="24"/>
        </w:rPr>
        <w:t xml:space="preserve"> I et studie med 97 </w:t>
      </w:r>
      <w:r w:rsidR="00B72376" w:rsidRPr="004E1A93">
        <w:rPr>
          <w:i/>
          <w:sz w:val="24"/>
          <w:szCs w:val="24"/>
        </w:rPr>
        <w:t xml:space="preserve">S. </w:t>
      </w:r>
      <w:proofErr w:type="spellStart"/>
      <w:r w:rsidR="00B72376" w:rsidRPr="004E1A93">
        <w:rPr>
          <w:i/>
          <w:sz w:val="24"/>
          <w:szCs w:val="24"/>
        </w:rPr>
        <w:t>pyogenes</w:t>
      </w:r>
      <w:proofErr w:type="spellEnd"/>
      <w:r w:rsidR="00B72376">
        <w:rPr>
          <w:sz w:val="24"/>
          <w:szCs w:val="24"/>
        </w:rPr>
        <w:t xml:space="preserve"> har alle stammer dog haft mindst de 4 bedste match som </w:t>
      </w:r>
      <w:r w:rsidR="00B72376" w:rsidRPr="004E1A93">
        <w:rPr>
          <w:i/>
          <w:sz w:val="24"/>
          <w:szCs w:val="24"/>
        </w:rPr>
        <w:t xml:space="preserve">S. </w:t>
      </w:r>
      <w:proofErr w:type="spellStart"/>
      <w:r w:rsidR="00B72376" w:rsidRPr="004E1A93">
        <w:rPr>
          <w:i/>
          <w:sz w:val="24"/>
          <w:szCs w:val="24"/>
        </w:rPr>
        <w:t>pyogenes</w:t>
      </w:r>
      <w:proofErr w:type="spellEnd"/>
      <w:r w:rsidR="006119A5">
        <w:rPr>
          <w:sz w:val="24"/>
          <w:szCs w:val="24"/>
        </w:rPr>
        <w:fldChar w:fldCharType="begin" w:fldLock="1"/>
      </w:r>
      <w:r w:rsidR="009852A3">
        <w:rPr>
          <w:sz w:val="24"/>
          <w:szCs w:val="24"/>
        </w:rPr>
        <w:instrText>ADDIN CSL_CITATION { "citationItems" : [ { "id" : "ITEM-1", "itemData" : { "DOI" : "10.3109/23744235.2015.1043940", "ISSN" : "2374-4235", "author" : [ { "dropping-particle" : "", "family" : "Jensen", "given" : "Christian Salg\u00e5rd", "non-dropping-particle" : "", "parse-names" : false, "suffix" : "" }, { "dropping-particle" : "", "family" : "Dam-Nielsen", "given" : "Casper", "non-dropping-particle" : "", "parse-names" : false, "suffix" : "" }, { "dropping-particle" : "", "family" : "Arpi", "given" : "Magnus", "non-dropping-particle" : "", "parse-names" : false, "suffix" : "" } ], "container-title" : "Infectious Diseases", "id" : "ITEM-1", "issue" : "October 2014", "issued" : { "date-parts" : [ [ "2015" ] ] }, "page" : "1-5", "title" : "Matrix-assisted laser desorption/ionization-time of flight mass spectrometry identification of large colony beta-hemolytic streptococci containing Lancefield groups A, C, and G", "type" : "article-journal" }, "uris" : [ "http://www.mendeley.com/documents/?uuid=aeed3c48-edc8-40ba-aec3-017ca43bf5e9" ] } ], "mendeley" : { "formattedCitation" : "[6]", "plainTextFormattedCitation" : "[6]", "previouslyFormattedCitation" : "[6]" }, "properties" : { "noteIndex" : 0 }, "schema" : "https://github.com/citation-style-language/schema/raw/master/csl-citation.json" }</w:instrText>
      </w:r>
      <w:r w:rsidR="006119A5">
        <w:rPr>
          <w:sz w:val="24"/>
          <w:szCs w:val="24"/>
        </w:rPr>
        <w:fldChar w:fldCharType="separate"/>
      </w:r>
      <w:r w:rsidR="007A2E7F" w:rsidRPr="007A2E7F">
        <w:rPr>
          <w:noProof/>
          <w:sz w:val="24"/>
          <w:szCs w:val="24"/>
        </w:rPr>
        <w:t>[6]</w:t>
      </w:r>
      <w:r w:rsidR="006119A5">
        <w:rPr>
          <w:sz w:val="24"/>
          <w:szCs w:val="24"/>
        </w:rPr>
        <w:fldChar w:fldCharType="end"/>
      </w:r>
      <w:r w:rsidR="00B72376">
        <w:rPr>
          <w:sz w:val="24"/>
          <w:szCs w:val="24"/>
        </w:rPr>
        <w:t xml:space="preserve">. </w:t>
      </w:r>
      <w:r w:rsidR="00F24ECC">
        <w:rPr>
          <w:sz w:val="24"/>
          <w:szCs w:val="24"/>
        </w:rPr>
        <w:t>Med ovenstående iden</w:t>
      </w:r>
      <w:r w:rsidR="004F25A7">
        <w:rPr>
          <w:sz w:val="24"/>
          <w:szCs w:val="24"/>
        </w:rPr>
        <w:t>tifika</w:t>
      </w:r>
      <w:r w:rsidR="00B825A3">
        <w:rPr>
          <w:sz w:val="24"/>
          <w:szCs w:val="24"/>
        </w:rPr>
        <w:t>tionskriterier forventes cirka</w:t>
      </w:r>
      <w:r w:rsidR="00804F58">
        <w:rPr>
          <w:sz w:val="24"/>
          <w:szCs w:val="24"/>
        </w:rPr>
        <w:t xml:space="preserve"> </w:t>
      </w:r>
      <w:r w:rsidR="00981925">
        <w:rPr>
          <w:sz w:val="24"/>
          <w:szCs w:val="24"/>
        </w:rPr>
        <w:t xml:space="preserve">90% at </w:t>
      </w:r>
      <w:r w:rsidR="00F24ECC">
        <w:rPr>
          <w:sz w:val="24"/>
          <w:szCs w:val="24"/>
        </w:rPr>
        <w:t>blive identificeret ved første kørsel og fejlidentifikationer</w:t>
      </w:r>
      <w:r w:rsidR="00B369A8">
        <w:rPr>
          <w:sz w:val="24"/>
          <w:szCs w:val="24"/>
        </w:rPr>
        <w:t xml:space="preserve"> (</w:t>
      </w:r>
      <w:r w:rsidR="00B369A8" w:rsidRPr="00A72EBA">
        <w:rPr>
          <w:i/>
          <w:sz w:val="24"/>
          <w:szCs w:val="24"/>
        </w:rPr>
        <w:t xml:space="preserve">S. </w:t>
      </w:r>
      <w:proofErr w:type="spellStart"/>
      <w:r w:rsidR="00B369A8" w:rsidRPr="00A72EBA">
        <w:rPr>
          <w:i/>
          <w:sz w:val="24"/>
          <w:szCs w:val="24"/>
        </w:rPr>
        <w:t>pyogenes</w:t>
      </w:r>
      <w:proofErr w:type="spellEnd"/>
      <w:r w:rsidR="00B369A8" w:rsidRPr="00A72EBA">
        <w:rPr>
          <w:i/>
          <w:sz w:val="24"/>
          <w:szCs w:val="24"/>
        </w:rPr>
        <w:t xml:space="preserve"> </w:t>
      </w:r>
      <w:r w:rsidR="00B369A8">
        <w:rPr>
          <w:sz w:val="24"/>
          <w:szCs w:val="24"/>
        </w:rPr>
        <w:t>Identificeret som</w:t>
      </w:r>
      <w:r w:rsidR="003622B2">
        <w:rPr>
          <w:sz w:val="24"/>
          <w:szCs w:val="24"/>
        </w:rPr>
        <w:t xml:space="preserve"> </w:t>
      </w:r>
      <w:r w:rsidR="003622B2" w:rsidRPr="009C5F0D">
        <w:rPr>
          <w:i/>
          <w:sz w:val="24"/>
          <w:szCs w:val="24"/>
        </w:rPr>
        <w:t xml:space="preserve">S. </w:t>
      </w:r>
      <w:proofErr w:type="spellStart"/>
      <w:r w:rsidR="003622B2" w:rsidRPr="009C5F0D">
        <w:rPr>
          <w:i/>
          <w:sz w:val="24"/>
          <w:szCs w:val="24"/>
        </w:rPr>
        <w:t>dysgalactiae</w:t>
      </w:r>
      <w:proofErr w:type="spellEnd"/>
      <w:r w:rsidR="003622B2">
        <w:rPr>
          <w:sz w:val="24"/>
          <w:szCs w:val="24"/>
        </w:rPr>
        <w:t>)</w:t>
      </w:r>
      <w:r w:rsidR="00F24ECC">
        <w:rPr>
          <w:sz w:val="24"/>
          <w:szCs w:val="24"/>
        </w:rPr>
        <w:t xml:space="preserve"> </w:t>
      </w:r>
      <w:r w:rsidR="00536583">
        <w:rPr>
          <w:sz w:val="24"/>
          <w:szCs w:val="24"/>
        </w:rPr>
        <w:t xml:space="preserve">må forventes </w:t>
      </w:r>
      <w:r w:rsidR="00F24ECC">
        <w:rPr>
          <w:sz w:val="24"/>
          <w:szCs w:val="24"/>
        </w:rPr>
        <w:t>at være yderst sjældne.</w:t>
      </w:r>
    </w:p>
    <w:p w14:paraId="0FD87B0C" w14:textId="77777777" w:rsidR="00B43CDA" w:rsidRDefault="00B43CDA" w:rsidP="00B43CDA">
      <w:pPr>
        <w:rPr>
          <w:sz w:val="24"/>
          <w:szCs w:val="24"/>
        </w:rPr>
      </w:pPr>
    </w:p>
    <w:p w14:paraId="7EF53D5E" w14:textId="77777777" w:rsidR="00B43CDA" w:rsidRPr="00D017BF" w:rsidRDefault="00B43CDA" w:rsidP="00B43CDA">
      <w:pPr>
        <w:rPr>
          <w:b/>
          <w:sz w:val="28"/>
          <w:szCs w:val="28"/>
        </w:rPr>
      </w:pPr>
      <w:proofErr w:type="spellStart"/>
      <w:r w:rsidRPr="00D017BF">
        <w:rPr>
          <w:b/>
          <w:i/>
          <w:sz w:val="28"/>
          <w:szCs w:val="28"/>
        </w:rPr>
        <w:t>Streptococcus</w:t>
      </w:r>
      <w:proofErr w:type="spellEnd"/>
      <w:r w:rsidRPr="00D017BF">
        <w:rPr>
          <w:b/>
          <w:i/>
          <w:sz w:val="28"/>
          <w:szCs w:val="28"/>
        </w:rPr>
        <w:t xml:space="preserve"> </w:t>
      </w:r>
      <w:proofErr w:type="spellStart"/>
      <w:r w:rsidR="00FD360A" w:rsidRPr="00D017BF">
        <w:rPr>
          <w:b/>
          <w:i/>
          <w:sz w:val="28"/>
          <w:szCs w:val="28"/>
        </w:rPr>
        <w:t>dys</w:t>
      </w:r>
      <w:r w:rsidRPr="00D017BF">
        <w:rPr>
          <w:b/>
          <w:i/>
          <w:sz w:val="28"/>
          <w:szCs w:val="28"/>
        </w:rPr>
        <w:t>galactiae</w:t>
      </w:r>
      <w:proofErr w:type="spellEnd"/>
      <w:r w:rsidR="00FD360A" w:rsidRPr="00D017BF">
        <w:rPr>
          <w:b/>
          <w:sz w:val="28"/>
          <w:szCs w:val="28"/>
        </w:rPr>
        <w:t xml:space="preserve"> (</w:t>
      </w:r>
      <w:proofErr w:type="spellStart"/>
      <w:r w:rsidR="00FD360A" w:rsidRPr="00D017BF">
        <w:rPr>
          <w:b/>
          <w:sz w:val="28"/>
          <w:szCs w:val="28"/>
        </w:rPr>
        <w:t>Lancefield</w:t>
      </w:r>
      <w:proofErr w:type="spellEnd"/>
      <w:r w:rsidR="00FD360A" w:rsidRPr="00D017BF">
        <w:rPr>
          <w:b/>
          <w:sz w:val="28"/>
          <w:szCs w:val="28"/>
        </w:rPr>
        <w:t xml:space="preserve"> gruppe C &amp; G, sjældent</w:t>
      </w:r>
      <w:r w:rsidR="00B93128" w:rsidRPr="00D017BF">
        <w:rPr>
          <w:b/>
          <w:sz w:val="28"/>
          <w:szCs w:val="28"/>
        </w:rPr>
        <w:t xml:space="preserve"> </w:t>
      </w:r>
      <w:r w:rsidR="00FD360A" w:rsidRPr="00D017BF">
        <w:rPr>
          <w:b/>
          <w:sz w:val="28"/>
          <w:szCs w:val="28"/>
        </w:rPr>
        <w:t>A)</w:t>
      </w:r>
    </w:p>
    <w:p w14:paraId="21404054" w14:textId="77777777" w:rsidR="00E05BE9" w:rsidRDefault="00B93128" w:rsidP="00B43CDA">
      <w:pPr>
        <w:rPr>
          <w:sz w:val="24"/>
          <w:szCs w:val="24"/>
        </w:rPr>
      </w:pPr>
      <w:r w:rsidRPr="00B93128">
        <w:rPr>
          <w:sz w:val="24"/>
          <w:szCs w:val="24"/>
        </w:rPr>
        <w:t xml:space="preserve">Anbefaling: </w:t>
      </w:r>
    </w:p>
    <w:p w14:paraId="38F08FB0" w14:textId="77777777" w:rsidR="008F1E7E" w:rsidRDefault="00B93128" w:rsidP="00B43CDA">
      <w:pPr>
        <w:rPr>
          <w:sz w:val="24"/>
          <w:szCs w:val="24"/>
        </w:rPr>
      </w:pPr>
      <w:r w:rsidRPr="00B93128">
        <w:rPr>
          <w:sz w:val="24"/>
          <w:szCs w:val="24"/>
        </w:rPr>
        <w:t>Identificeres med direkte me</w:t>
      </w:r>
      <w:r>
        <w:rPr>
          <w:sz w:val="24"/>
          <w:szCs w:val="24"/>
        </w:rPr>
        <w:t xml:space="preserve">tode. </w:t>
      </w:r>
      <w:r w:rsidRPr="00B93128">
        <w:rPr>
          <w:sz w:val="24"/>
          <w:szCs w:val="24"/>
        </w:rPr>
        <w:t xml:space="preserve">Hvis </w:t>
      </w:r>
      <w:proofErr w:type="spellStart"/>
      <w:r w:rsidRPr="00B93128">
        <w:rPr>
          <w:sz w:val="24"/>
          <w:szCs w:val="24"/>
        </w:rPr>
        <w:t>best</w:t>
      </w:r>
      <w:proofErr w:type="spellEnd"/>
      <w:r w:rsidRPr="00B93128">
        <w:rPr>
          <w:sz w:val="24"/>
          <w:szCs w:val="24"/>
        </w:rPr>
        <w:t xml:space="preserve"> og </w:t>
      </w:r>
      <w:proofErr w:type="spellStart"/>
      <w:r w:rsidRPr="00B93128">
        <w:rPr>
          <w:sz w:val="24"/>
          <w:szCs w:val="24"/>
        </w:rPr>
        <w:t>second</w:t>
      </w:r>
      <w:proofErr w:type="spellEnd"/>
      <w:r w:rsidRPr="00B93128">
        <w:rPr>
          <w:sz w:val="24"/>
          <w:szCs w:val="24"/>
        </w:rPr>
        <w:t xml:space="preserve"> </w:t>
      </w:r>
      <w:proofErr w:type="spellStart"/>
      <w:r w:rsidRPr="00B93128">
        <w:rPr>
          <w:sz w:val="24"/>
          <w:szCs w:val="24"/>
        </w:rPr>
        <w:t>best</w:t>
      </w:r>
      <w:proofErr w:type="spellEnd"/>
      <w:r w:rsidRPr="00B93128">
        <w:rPr>
          <w:sz w:val="24"/>
          <w:szCs w:val="24"/>
        </w:rPr>
        <w:t xml:space="preserve"> match er </w:t>
      </w:r>
      <w:r w:rsidRPr="009C5F0D">
        <w:rPr>
          <w:i/>
          <w:sz w:val="24"/>
          <w:szCs w:val="24"/>
        </w:rPr>
        <w:t xml:space="preserve">S. </w:t>
      </w:r>
      <w:proofErr w:type="spellStart"/>
      <w:r w:rsidRPr="009C5F0D">
        <w:rPr>
          <w:i/>
          <w:sz w:val="24"/>
          <w:szCs w:val="24"/>
        </w:rPr>
        <w:t>dysgalactiae</w:t>
      </w:r>
      <w:proofErr w:type="spellEnd"/>
      <w:r w:rsidR="00301F97" w:rsidRPr="009C5F0D">
        <w:rPr>
          <w:i/>
          <w:sz w:val="24"/>
          <w:szCs w:val="24"/>
        </w:rPr>
        <w:t xml:space="preserve"> </w:t>
      </w:r>
      <w:r w:rsidR="00301F97">
        <w:rPr>
          <w:sz w:val="24"/>
          <w:szCs w:val="24"/>
        </w:rPr>
        <w:t xml:space="preserve">og begge har </w:t>
      </w:r>
      <w:r w:rsidR="00DD4912">
        <w:rPr>
          <w:sz w:val="24"/>
          <w:szCs w:val="24"/>
        </w:rPr>
        <w:t xml:space="preserve">en </w:t>
      </w:r>
      <w:r w:rsidR="006119A5">
        <w:rPr>
          <w:sz w:val="24"/>
          <w:szCs w:val="24"/>
        </w:rPr>
        <w:t>score ≥ 2 er fejldiagnosticeringer sjældne</w:t>
      </w:r>
      <w:r w:rsidRPr="00B93128">
        <w:rPr>
          <w:sz w:val="24"/>
          <w:szCs w:val="24"/>
        </w:rPr>
        <w:t>.</w:t>
      </w:r>
      <w:r w:rsidR="00EE6CE9">
        <w:rPr>
          <w:sz w:val="24"/>
          <w:szCs w:val="24"/>
        </w:rPr>
        <w:t xml:space="preserve"> Hvis dette ikke er tilfældet eller</w:t>
      </w:r>
      <w:r>
        <w:rPr>
          <w:sz w:val="24"/>
          <w:szCs w:val="24"/>
        </w:rPr>
        <w:t xml:space="preserve"> der er tale alvorlige infektioner hvor artbestem</w:t>
      </w:r>
      <w:r w:rsidR="00301F97">
        <w:rPr>
          <w:sz w:val="24"/>
          <w:szCs w:val="24"/>
        </w:rPr>
        <w:t>mels</w:t>
      </w:r>
      <w:r w:rsidR="00DD4912">
        <w:rPr>
          <w:sz w:val="24"/>
          <w:szCs w:val="24"/>
        </w:rPr>
        <w:t>e</w:t>
      </w:r>
      <w:r w:rsidR="00B423C6">
        <w:rPr>
          <w:sz w:val="24"/>
          <w:szCs w:val="24"/>
        </w:rPr>
        <w:t xml:space="preserve"> skønnes</w:t>
      </w:r>
      <w:r w:rsidR="00DD4912">
        <w:rPr>
          <w:sz w:val="24"/>
          <w:szCs w:val="24"/>
        </w:rPr>
        <w:t xml:space="preserve"> vigtigt, anbefales</w:t>
      </w:r>
      <w:r w:rsidR="00301F97">
        <w:rPr>
          <w:sz w:val="24"/>
          <w:szCs w:val="24"/>
        </w:rPr>
        <w:t xml:space="preserve"> at supplere med enten gruppebestemmelse eller PYR (</w:t>
      </w:r>
      <w:proofErr w:type="spellStart"/>
      <w:r w:rsidR="00301F97" w:rsidRPr="00301F97">
        <w:rPr>
          <w:sz w:val="24"/>
          <w:szCs w:val="24"/>
        </w:rPr>
        <w:t>pyrrolidonyl</w:t>
      </w:r>
      <w:proofErr w:type="spellEnd"/>
      <w:r w:rsidR="00301F97" w:rsidRPr="00301F97">
        <w:rPr>
          <w:sz w:val="24"/>
          <w:szCs w:val="24"/>
        </w:rPr>
        <w:t xml:space="preserve"> </w:t>
      </w:r>
      <w:proofErr w:type="spellStart"/>
      <w:r w:rsidR="00301F97" w:rsidRPr="00301F97">
        <w:rPr>
          <w:sz w:val="24"/>
          <w:szCs w:val="24"/>
        </w:rPr>
        <w:t>arylamidase</w:t>
      </w:r>
      <w:proofErr w:type="spellEnd"/>
      <w:r w:rsidR="00301F97">
        <w:rPr>
          <w:sz w:val="24"/>
          <w:szCs w:val="24"/>
        </w:rPr>
        <w:t>).</w:t>
      </w:r>
    </w:p>
    <w:p w14:paraId="7FC51D1D" w14:textId="77777777" w:rsidR="008F1E7E" w:rsidRDefault="008F1E7E" w:rsidP="00B43CDA">
      <w:pPr>
        <w:rPr>
          <w:sz w:val="24"/>
          <w:szCs w:val="24"/>
        </w:rPr>
      </w:pPr>
      <w:r>
        <w:rPr>
          <w:sz w:val="24"/>
          <w:szCs w:val="24"/>
        </w:rPr>
        <w:t>Baggrund:</w:t>
      </w:r>
    </w:p>
    <w:p w14:paraId="47FADAFE" w14:textId="488E04F2" w:rsidR="00B43CDA" w:rsidRPr="00DD4912" w:rsidRDefault="008F1E7E" w:rsidP="00B43CDA">
      <w:pPr>
        <w:rPr>
          <w:sz w:val="24"/>
          <w:szCs w:val="24"/>
        </w:rPr>
      </w:pPr>
      <w:r>
        <w:rPr>
          <w:sz w:val="24"/>
          <w:szCs w:val="24"/>
        </w:rPr>
        <w:lastRenderedPageBreak/>
        <w:t xml:space="preserve">Sammenholdt med identifikationen af </w:t>
      </w:r>
      <w:r w:rsidRPr="009A6B35">
        <w:rPr>
          <w:i/>
          <w:sz w:val="24"/>
          <w:szCs w:val="24"/>
        </w:rPr>
        <w:t xml:space="preserve">S. </w:t>
      </w:r>
      <w:proofErr w:type="spellStart"/>
      <w:r w:rsidRPr="009A6B35">
        <w:rPr>
          <w:i/>
          <w:sz w:val="24"/>
          <w:szCs w:val="24"/>
        </w:rPr>
        <w:t>pyogenes</w:t>
      </w:r>
      <w:proofErr w:type="spellEnd"/>
      <w:r>
        <w:rPr>
          <w:sz w:val="24"/>
          <w:szCs w:val="24"/>
        </w:rPr>
        <w:t>, er MALDI-</w:t>
      </w:r>
      <w:proofErr w:type="spellStart"/>
      <w:r>
        <w:rPr>
          <w:sz w:val="24"/>
          <w:szCs w:val="24"/>
        </w:rPr>
        <w:t>ToFs</w:t>
      </w:r>
      <w:proofErr w:type="spellEnd"/>
      <w:r>
        <w:rPr>
          <w:sz w:val="24"/>
          <w:szCs w:val="24"/>
        </w:rPr>
        <w:t xml:space="preserve"> evne til at identificere </w:t>
      </w:r>
      <w:r w:rsidRPr="009C5F0D">
        <w:rPr>
          <w:i/>
          <w:sz w:val="24"/>
          <w:szCs w:val="24"/>
        </w:rPr>
        <w:t xml:space="preserve">S. </w:t>
      </w:r>
      <w:proofErr w:type="spellStart"/>
      <w:r w:rsidRPr="009C5F0D">
        <w:rPr>
          <w:i/>
          <w:sz w:val="24"/>
          <w:szCs w:val="24"/>
        </w:rPr>
        <w:t>dysgalactiae</w:t>
      </w:r>
      <w:proofErr w:type="spellEnd"/>
      <w:r>
        <w:rPr>
          <w:sz w:val="24"/>
          <w:szCs w:val="24"/>
        </w:rPr>
        <w:t xml:space="preserve"> dårligere</w:t>
      </w:r>
      <w:r w:rsidR="00AF1CA8">
        <w:rPr>
          <w:sz w:val="24"/>
          <w:szCs w:val="24"/>
        </w:rPr>
        <w:t xml:space="preserve">. Der er fundet problemer med at skelne mellem </w:t>
      </w:r>
      <w:r w:rsidR="00DD4912" w:rsidRPr="009C5F0D">
        <w:rPr>
          <w:i/>
          <w:sz w:val="24"/>
          <w:szCs w:val="24"/>
        </w:rPr>
        <w:t xml:space="preserve">S. </w:t>
      </w:r>
      <w:proofErr w:type="spellStart"/>
      <w:r w:rsidR="00DD4912" w:rsidRPr="009C5F0D">
        <w:rPr>
          <w:i/>
          <w:sz w:val="24"/>
          <w:szCs w:val="24"/>
        </w:rPr>
        <w:t>dys</w:t>
      </w:r>
      <w:r w:rsidR="00AF1CA8" w:rsidRPr="009C5F0D">
        <w:rPr>
          <w:i/>
          <w:sz w:val="24"/>
          <w:szCs w:val="24"/>
        </w:rPr>
        <w:t>galactiae</w:t>
      </w:r>
      <w:proofErr w:type="spellEnd"/>
      <w:r w:rsidR="00AF1CA8" w:rsidRPr="00DD4912">
        <w:rPr>
          <w:sz w:val="24"/>
          <w:szCs w:val="24"/>
        </w:rPr>
        <w:t xml:space="preserve"> og </w:t>
      </w:r>
      <w:r w:rsidR="00AF1CA8" w:rsidRPr="009C5F0D">
        <w:rPr>
          <w:i/>
          <w:sz w:val="24"/>
          <w:szCs w:val="24"/>
        </w:rPr>
        <w:t xml:space="preserve">S. </w:t>
      </w:r>
      <w:proofErr w:type="spellStart"/>
      <w:r w:rsidR="00AF1CA8" w:rsidRPr="009C5F0D">
        <w:rPr>
          <w:i/>
          <w:sz w:val="24"/>
          <w:szCs w:val="24"/>
        </w:rPr>
        <w:t>pyogenes</w:t>
      </w:r>
      <w:proofErr w:type="spellEnd"/>
      <w:r w:rsidR="00AF1CA8" w:rsidRPr="00DD4912">
        <w:rPr>
          <w:sz w:val="24"/>
          <w:szCs w:val="24"/>
        </w:rPr>
        <w:t xml:space="preserve"> (</w:t>
      </w:r>
      <w:proofErr w:type="spellStart"/>
      <w:r w:rsidR="00AF1CA8" w:rsidRPr="00DD4912">
        <w:rPr>
          <w:sz w:val="24"/>
          <w:szCs w:val="24"/>
        </w:rPr>
        <w:t>Consistency</w:t>
      </w:r>
      <w:proofErr w:type="spellEnd"/>
      <w:r w:rsidR="00AF1CA8" w:rsidRPr="00DD4912">
        <w:rPr>
          <w:sz w:val="24"/>
          <w:szCs w:val="24"/>
        </w:rPr>
        <w:t xml:space="preserve"> score B) </w:t>
      </w:r>
      <w:r w:rsidR="009275E2">
        <w:rPr>
          <w:sz w:val="24"/>
          <w:szCs w:val="24"/>
        </w:rPr>
        <w:fldChar w:fldCharType="begin" w:fldLock="1"/>
      </w:r>
      <w:r w:rsidR="009852A3">
        <w:rPr>
          <w:sz w:val="24"/>
          <w:szCs w:val="24"/>
        </w:rPr>
        <w:instrText>ADDIN CSL_CITATION { "citationItems" : [ { "id" : "ITEM-1", "itemData" : { "DOI" : "10.3109/23744235.2015.1043940", "ISSN" : "2374-4235", "author" : [ { "dropping-particle" : "", "family" : "Jensen", "given" : "Christian Salg\u00e5rd", "non-dropping-particle" : "", "parse-names" : false, "suffix" : "" }, { "dropping-particle" : "", "family" : "Dam-Nielsen", "given" : "Casper", "non-dropping-particle" : "", "parse-names" : false, "suffix" : "" }, { "dropping-particle" : "", "family" : "Arpi", "given" : "Magnus", "non-dropping-particle" : "", "parse-names" : false, "suffix" : "" } ], "container-title" : "Infectious Diseases", "id" : "ITEM-1", "issue" : "October 2014", "issued" : { "date-parts" : [ [ "2015" ] ] }, "page" : "1-5", "title" : "Matrix-assisted laser desorption/ionization-time of flight mass spectrometry identification of large colony beta-hemolytic streptococci containing Lancefield groups A, C, and G", "type" : "article-journal" }, "uris" : [ "http://www.mendeley.com/documents/?uuid=aeed3c48-edc8-40ba-aec3-017ca43bf5e9" ] }, { "id" : "ITEM-2", "itemData" : { "DOI" : "10.1128/JCM.02654-12", "ISSN" : "1098-660X", "PMID" : "23554198", "abstract" : "This study compared three sample preparation methods (direct transfer, the direct transfer-formic acid method with on-target formic acid treatment, and ethanol-formic acid extraction) for the identification of Gram-positive cocci with matrix-assisted laser desorption ionization-time of flight mass spectrometry (MALDI-TOF MS). A total of 156 Gram-positive cocci representing the clinically most important genera, Aerococcus, Enterococcus, Staphylococcus, and Streptococcus, as well as more rare genera, such as Gemella and Granulicatella, were analyzed using a Bruker MALDI Biotyper. The rate of correct genus-level identifications was approximately 99% for all three sample preparation methods. The species identification rate was significantly higher for the direct transfer-formic acid method and ethanol-formic acid extraction (both 77.6%) than for direct transfer (64.1%). Using direct transfer-formic acid compared to direct transfer, the total time to result was increased by 22.6%, 16.4%, and 8.5% analyzing 12, 48, and 96 samples per run, respectively. In a subsequent prospective study, 1,619 clinical isolates of Gram-positive cocci were analyzed under routine conditions by MALDI-TOF MS, using the direct transfer-formic acid preparation, and by conventional biochemical methods. For 95.6% of the isolates, a congruence between conventional and MALDI-TOF MS identification was observed. Two major limitations were found using MALDI-TOF MS: the differentiation of members of the Streptococcus mitis group and the identification of Streptococcus dysgalactiae. The Bruker MALDI Biotyper system using the direct transfer-formic acid sample preparation method was shown to be a highly reliable tool for the identification of Gram-positive cocci. We here suggest a practical algorithm for the clinical laboratory combining MALDI-TOF MS with phenotypic and molecular methods.", "author" : [ { "dropping-particle" : "", "family" : "Schulthess", "given" : "Bettina", "non-dropping-particle" : "", "parse-names" : false, "suffix" : "" }, { "dropping-particle" : "", "family" : "Brodner", "given" : "Katharina", "non-dropping-particle" : "", "parse-names" : false, "suffix" : "" }, { "dropping-particle" : "V", "family" : "Bloemberg", "given" : "Guido", "non-dropping-particle" : "", "parse-names" : false, "suffix" : "" }, { "dropping-particle" : "", "family" : "Zbinden", "given" : "Reinhard", "non-dropping-particle" : "", "parse-names" : false, "suffix" : "" }, { "dropping-particle" : "", "family" : "B\u00f6ttger", "given" : "Erik C", "non-dropping-particle" : "", "parse-names" : false, "suffix" : "" }, { "dropping-particle" : "", "family" : "Hombach", "given" : "Michael", "non-dropping-particle" : "", "parse-names" : false, "suffix" : "" } ], "container-title" : "Journal of clinical microbiology", "id" : "ITEM-2", "issue" : "6", "issued" : { "date-parts" : [ [ "2013", "6" ] ] }, "note" : "Hvilket system og software/databaseversion: 3.0, 3.995 spectra (3.1.2.0).\nKlare ID kriterier?: Ja\nPreparationmetode: Myresyre\n\nAntal pyogenes: 94,7% (19 stammer), ingen misidentificerede.\nAntal agalactiae: 100% (186 stammer), ingen misidentificerede\nAntal dyagalactiae: 25% (24 stammer), Ingen misidentificerede.\nAntal S. equi: 50% (2 stammer), ikke i artikel, det er ved direkte metode den er fejlidentificeret.\n\n\nS. pyo 94,7% ID (19 stk), S. dys. 25% ID (24 stk). Biotyper 3.0.\nSammenlignelige resultater med mig? Ja", "page" : "1834-40", "title" : "Identification of Gram-positive cocci by use of matrix-assisted laser desorption ionization-time of flight mass spectrometry: comparison of different preparation methods and implementation of a practical algorithm for routine diagnostics.", "type" : "article-journal", "volume" : "51" }, "uris" : [ "http://www.mendeley.com/documents/?uuid=ea2a984a-c529-457b-bbae-3791255f4f7e" ] } ], "mendeley" : { "formattedCitation" : "[6,1]", "plainTextFormattedCitation" : "[6,1]", "previouslyFormattedCitation" : "[6,1]" }, "properties" : { "noteIndex" : 0 }, "schema" : "https://github.com/citation-style-language/schema/raw/master/csl-citation.json" }</w:instrText>
      </w:r>
      <w:r w:rsidR="009275E2">
        <w:rPr>
          <w:sz w:val="24"/>
          <w:szCs w:val="24"/>
        </w:rPr>
        <w:fldChar w:fldCharType="separate"/>
      </w:r>
      <w:r w:rsidR="007A2E7F" w:rsidRPr="007A2E7F">
        <w:rPr>
          <w:noProof/>
          <w:sz w:val="24"/>
          <w:szCs w:val="24"/>
        </w:rPr>
        <w:t>[6,1]</w:t>
      </w:r>
      <w:r w:rsidR="009275E2">
        <w:rPr>
          <w:sz w:val="24"/>
          <w:szCs w:val="24"/>
        </w:rPr>
        <w:fldChar w:fldCharType="end"/>
      </w:r>
      <w:r w:rsidR="00AF1CA8" w:rsidRPr="00DD4912">
        <w:rPr>
          <w:sz w:val="24"/>
          <w:szCs w:val="24"/>
        </w:rPr>
        <w:t>.</w:t>
      </w:r>
      <w:r w:rsidR="00DD4912">
        <w:rPr>
          <w:sz w:val="24"/>
          <w:szCs w:val="24"/>
        </w:rPr>
        <w:t xml:space="preserve"> </w:t>
      </w:r>
      <w:r w:rsidR="003622B2">
        <w:rPr>
          <w:sz w:val="24"/>
          <w:szCs w:val="24"/>
        </w:rPr>
        <w:t>Med ovenståe</w:t>
      </w:r>
      <w:r w:rsidR="00D63A6B">
        <w:rPr>
          <w:sz w:val="24"/>
          <w:szCs w:val="24"/>
        </w:rPr>
        <w:t xml:space="preserve">nde kriterier forventes det </w:t>
      </w:r>
      <w:proofErr w:type="gramStart"/>
      <w:r w:rsidR="00D63A6B">
        <w:rPr>
          <w:sz w:val="24"/>
          <w:szCs w:val="24"/>
        </w:rPr>
        <w:t>at &gt;</w:t>
      </w:r>
      <w:proofErr w:type="gramEnd"/>
      <w:r w:rsidR="003622B2">
        <w:rPr>
          <w:sz w:val="24"/>
          <w:szCs w:val="24"/>
        </w:rPr>
        <w:t xml:space="preserve"> </w:t>
      </w:r>
      <w:r w:rsidR="002F484D">
        <w:rPr>
          <w:sz w:val="24"/>
          <w:szCs w:val="24"/>
        </w:rPr>
        <w:t>80</w:t>
      </w:r>
      <w:r w:rsidR="003622B2">
        <w:rPr>
          <w:sz w:val="24"/>
          <w:szCs w:val="24"/>
        </w:rPr>
        <w:t>% af stammerne vil blive identificeret</w:t>
      </w:r>
      <w:r w:rsidR="00D63A6B">
        <w:rPr>
          <w:sz w:val="24"/>
          <w:szCs w:val="24"/>
        </w:rPr>
        <w:t xml:space="preserve"> ved første</w:t>
      </w:r>
      <w:r w:rsidR="00F0136D">
        <w:rPr>
          <w:sz w:val="24"/>
          <w:szCs w:val="24"/>
        </w:rPr>
        <w:t xml:space="preserve"> kørsel og at</w:t>
      </w:r>
      <w:r w:rsidR="00D63A6B">
        <w:rPr>
          <w:sz w:val="24"/>
          <w:szCs w:val="24"/>
        </w:rPr>
        <w:t xml:space="preserve"> fejlidentifikationer (</w:t>
      </w:r>
      <w:r w:rsidR="005B1D7A" w:rsidRPr="006D3CA9">
        <w:rPr>
          <w:i/>
          <w:sz w:val="24"/>
          <w:szCs w:val="24"/>
        </w:rPr>
        <w:t xml:space="preserve">S. </w:t>
      </w:r>
      <w:proofErr w:type="spellStart"/>
      <w:r w:rsidR="005B1D7A" w:rsidRPr="006D3CA9">
        <w:rPr>
          <w:i/>
          <w:sz w:val="24"/>
          <w:szCs w:val="24"/>
        </w:rPr>
        <w:t>dys</w:t>
      </w:r>
      <w:r w:rsidR="008B1198" w:rsidRPr="006D3CA9">
        <w:rPr>
          <w:i/>
          <w:sz w:val="24"/>
          <w:szCs w:val="24"/>
        </w:rPr>
        <w:t>galactiae</w:t>
      </w:r>
      <w:proofErr w:type="spellEnd"/>
      <w:r w:rsidR="008B1198">
        <w:rPr>
          <w:sz w:val="24"/>
          <w:szCs w:val="24"/>
        </w:rPr>
        <w:t xml:space="preserve"> identificeret com s</w:t>
      </w:r>
      <w:r w:rsidR="00D63A6B">
        <w:rPr>
          <w:sz w:val="24"/>
          <w:szCs w:val="24"/>
        </w:rPr>
        <w:t xml:space="preserve">om </w:t>
      </w:r>
      <w:r w:rsidR="00D63A6B" w:rsidRPr="009275E2">
        <w:rPr>
          <w:i/>
          <w:sz w:val="24"/>
          <w:szCs w:val="24"/>
        </w:rPr>
        <w:t xml:space="preserve">S. </w:t>
      </w:r>
      <w:proofErr w:type="spellStart"/>
      <w:r w:rsidR="00D63A6B" w:rsidRPr="009275E2">
        <w:rPr>
          <w:i/>
          <w:sz w:val="24"/>
          <w:szCs w:val="24"/>
        </w:rPr>
        <w:t>pyogenes</w:t>
      </w:r>
      <w:proofErr w:type="spellEnd"/>
      <w:r w:rsidR="00D63A6B">
        <w:rPr>
          <w:sz w:val="24"/>
          <w:szCs w:val="24"/>
        </w:rPr>
        <w:t xml:space="preserve">) vil være yderst sjældne. </w:t>
      </w:r>
    </w:p>
    <w:p w14:paraId="0CBBE5DC" w14:textId="77777777" w:rsidR="009540CC" w:rsidRPr="00A604B5" w:rsidRDefault="009540CC" w:rsidP="00B43CDA">
      <w:pPr>
        <w:rPr>
          <w:b/>
          <w:i/>
          <w:sz w:val="28"/>
          <w:szCs w:val="28"/>
        </w:rPr>
      </w:pPr>
    </w:p>
    <w:p w14:paraId="7DB02D0B" w14:textId="77777777" w:rsidR="00B43CDA" w:rsidRPr="00D017BF" w:rsidRDefault="00B43CDA" w:rsidP="00B43CDA">
      <w:pPr>
        <w:rPr>
          <w:b/>
          <w:sz w:val="28"/>
          <w:szCs w:val="28"/>
          <w:lang w:val="en-US"/>
        </w:rPr>
      </w:pPr>
      <w:r w:rsidRPr="00D017BF">
        <w:rPr>
          <w:b/>
          <w:i/>
          <w:sz w:val="28"/>
          <w:szCs w:val="28"/>
          <w:lang w:val="en-US"/>
        </w:rPr>
        <w:t xml:space="preserve">Streptococcus </w:t>
      </w:r>
      <w:proofErr w:type="spellStart"/>
      <w:r w:rsidRPr="00D017BF">
        <w:rPr>
          <w:b/>
          <w:i/>
          <w:sz w:val="28"/>
          <w:szCs w:val="28"/>
          <w:lang w:val="en-US"/>
        </w:rPr>
        <w:t>canis</w:t>
      </w:r>
      <w:proofErr w:type="spellEnd"/>
      <w:r w:rsidR="003D323A" w:rsidRPr="00D017BF">
        <w:rPr>
          <w:b/>
          <w:sz w:val="28"/>
          <w:szCs w:val="28"/>
          <w:lang w:val="en-US"/>
        </w:rPr>
        <w:t xml:space="preserve"> (Lancefield </w:t>
      </w:r>
      <w:proofErr w:type="spellStart"/>
      <w:r w:rsidR="003D323A" w:rsidRPr="00D017BF">
        <w:rPr>
          <w:b/>
          <w:sz w:val="28"/>
          <w:szCs w:val="28"/>
          <w:lang w:val="en-US"/>
        </w:rPr>
        <w:t>gruppe</w:t>
      </w:r>
      <w:proofErr w:type="spellEnd"/>
      <w:r w:rsidR="003D323A" w:rsidRPr="00D017BF">
        <w:rPr>
          <w:b/>
          <w:sz w:val="28"/>
          <w:szCs w:val="28"/>
          <w:lang w:val="en-US"/>
        </w:rPr>
        <w:t xml:space="preserve"> G)</w:t>
      </w:r>
    </w:p>
    <w:p w14:paraId="6ABCF8FA" w14:textId="77777777" w:rsidR="003D323A" w:rsidRPr="003D323A" w:rsidRDefault="003D323A" w:rsidP="00B43CDA">
      <w:pPr>
        <w:rPr>
          <w:sz w:val="24"/>
          <w:szCs w:val="24"/>
        </w:rPr>
      </w:pPr>
      <w:r w:rsidRPr="003D323A">
        <w:rPr>
          <w:sz w:val="24"/>
          <w:szCs w:val="24"/>
        </w:rPr>
        <w:t xml:space="preserve">Anbefaling: </w:t>
      </w:r>
    </w:p>
    <w:p w14:paraId="6EA883EE" w14:textId="34431130" w:rsidR="00B43CDA" w:rsidRDefault="003D323A" w:rsidP="00B43CDA">
      <w:pPr>
        <w:rPr>
          <w:sz w:val="24"/>
          <w:szCs w:val="24"/>
        </w:rPr>
      </w:pPr>
      <w:r>
        <w:rPr>
          <w:sz w:val="24"/>
          <w:szCs w:val="24"/>
        </w:rPr>
        <w:t xml:space="preserve">Grundet </w:t>
      </w:r>
      <w:r w:rsidRPr="003D323A">
        <w:rPr>
          <w:sz w:val="24"/>
          <w:szCs w:val="24"/>
        </w:rPr>
        <w:t>få publicerede tilfælde</w:t>
      </w:r>
      <w:r>
        <w:rPr>
          <w:sz w:val="24"/>
          <w:szCs w:val="24"/>
        </w:rPr>
        <w:t>, anbefales det ved behov for species diagnose, at bekræfte di</w:t>
      </w:r>
      <w:r w:rsidR="00D626A9">
        <w:rPr>
          <w:sz w:val="24"/>
          <w:szCs w:val="24"/>
        </w:rPr>
        <w:t xml:space="preserve">agnosen med </w:t>
      </w:r>
      <w:proofErr w:type="spellStart"/>
      <w:r w:rsidR="00D626A9">
        <w:rPr>
          <w:sz w:val="24"/>
          <w:szCs w:val="24"/>
        </w:rPr>
        <w:t>fænotypi</w:t>
      </w:r>
      <w:proofErr w:type="spellEnd"/>
      <w:r w:rsidR="00D626A9">
        <w:rPr>
          <w:sz w:val="24"/>
          <w:szCs w:val="24"/>
        </w:rPr>
        <w:t xml:space="preserve"> eller 16s </w:t>
      </w:r>
      <w:proofErr w:type="spellStart"/>
      <w:r w:rsidR="00D626A9">
        <w:rPr>
          <w:sz w:val="24"/>
          <w:szCs w:val="24"/>
        </w:rPr>
        <w:t>rD</w:t>
      </w:r>
      <w:r>
        <w:rPr>
          <w:sz w:val="24"/>
          <w:szCs w:val="24"/>
        </w:rPr>
        <w:t>NA</w:t>
      </w:r>
      <w:proofErr w:type="spellEnd"/>
      <w:r>
        <w:rPr>
          <w:sz w:val="24"/>
          <w:szCs w:val="24"/>
        </w:rPr>
        <w:t xml:space="preserve"> </w:t>
      </w:r>
      <w:proofErr w:type="spellStart"/>
      <w:r>
        <w:rPr>
          <w:sz w:val="24"/>
          <w:szCs w:val="24"/>
        </w:rPr>
        <w:t>se</w:t>
      </w:r>
      <w:r w:rsidR="003A7626">
        <w:rPr>
          <w:sz w:val="24"/>
          <w:szCs w:val="24"/>
        </w:rPr>
        <w:t>kventering</w:t>
      </w:r>
      <w:proofErr w:type="spellEnd"/>
      <w:r w:rsidR="003A7626">
        <w:rPr>
          <w:sz w:val="24"/>
          <w:szCs w:val="24"/>
        </w:rPr>
        <w:t>.</w:t>
      </w:r>
    </w:p>
    <w:p w14:paraId="51DA3DFE" w14:textId="77777777" w:rsidR="00B43CDA" w:rsidRDefault="00E55D0D" w:rsidP="00B43CDA">
      <w:pPr>
        <w:rPr>
          <w:sz w:val="24"/>
          <w:szCs w:val="24"/>
        </w:rPr>
      </w:pPr>
      <w:r>
        <w:rPr>
          <w:sz w:val="24"/>
          <w:szCs w:val="24"/>
        </w:rPr>
        <w:t>Baggrund:</w:t>
      </w:r>
    </w:p>
    <w:p w14:paraId="3C890EEB" w14:textId="062857F0" w:rsidR="00B423C6" w:rsidRPr="003D323A" w:rsidRDefault="00950EF9" w:rsidP="00B43CDA">
      <w:pPr>
        <w:rPr>
          <w:sz w:val="24"/>
          <w:szCs w:val="24"/>
        </w:rPr>
      </w:pPr>
      <w:r>
        <w:rPr>
          <w:sz w:val="24"/>
          <w:szCs w:val="24"/>
        </w:rPr>
        <w:t>Der er publiceret enkelte artikler med MALDI-</w:t>
      </w:r>
      <w:proofErr w:type="spellStart"/>
      <w:r>
        <w:rPr>
          <w:sz w:val="24"/>
          <w:szCs w:val="24"/>
        </w:rPr>
        <w:t>ToF</w:t>
      </w:r>
      <w:proofErr w:type="spellEnd"/>
      <w:r>
        <w:rPr>
          <w:sz w:val="24"/>
          <w:szCs w:val="24"/>
        </w:rPr>
        <w:t xml:space="preserve"> identifikation af </w:t>
      </w:r>
      <w:r w:rsidRPr="009C5F0D">
        <w:rPr>
          <w:i/>
          <w:sz w:val="24"/>
          <w:szCs w:val="24"/>
        </w:rPr>
        <w:t>S. canis</w:t>
      </w:r>
      <w:r w:rsidR="009275E2">
        <w:rPr>
          <w:sz w:val="24"/>
          <w:szCs w:val="24"/>
        </w:rPr>
        <w:fldChar w:fldCharType="begin" w:fldLock="1"/>
      </w:r>
      <w:r w:rsidR="00A604B5">
        <w:rPr>
          <w:sz w:val="24"/>
          <w:szCs w:val="24"/>
        </w:rPr>
        <w:instrText>ADDIN CSL_CITATION { "citationItems" : [ { "id" : "ITEM-1", "itemData" : { "DOI" : "10.1128/JCM.02654-12", "ISSN" : "1098-660X", "PMID" : "23554198", "abstract" : "This study compared three sample preparation methods (direct transfer, the direct transfer-formic acid method with on-target formic acid treatment, and ethanol-formic acid extraction) for the identification of Gram-positive cocci with matrix-assisted laser desorption ionization-time of flight mass spectrometry (MALDI-TOF MS). A total of 156 Gram-positive cocci representing the clinically most important genera, Aerococcus, Enterococcus, Staphylococcus, and Streptococcus, as well as more rare genera, such as Gemella and Granulicatella, were analyzed using a Bruker MALDI Biotyper. The rate of correct genus-level identifications was approximately 99% for all three sample preparation methods. The species identification rate was significantly higher for the direct transfer-formic acid method and ethanol-formic acid extraction (both 77.6%) than for direct transfer (64.1%). Using direct transfer-formic acid compared to direct transfer, the total time to result was increased by 22.6%, 16.4%, and 8.5% analyzing 12, 48, and 96 samples per run, respectively. In a subsequent prospective study, 1,619 clinical isolates of Gram-positive cocci were analyzed under routine conditions by MALDI-TOF MS, using the direct transfer-formic acid preparation, and by conventional biochemical methods. For 95.6% of the isolates, a congruence between conventional and MALDI-TOF MS identification was observed. Two major limitations were found using MALDI-TOF MS: the differentiation of members of the Streptococcus mitis group and the identification of Streptococcus dysgalactiae. The Bruker MALDI Biotyper system using the direct transfer-formic acid sample preparation method was shown to be a highly reliable tool for the identification of Gram-positive cocci. We here suggest a practical algorithm for the clinical laboratory combining MALDI-TOF MS with phenotypic and molecular methods.", "author" : [ { "dropping-particle" : "", "family" : "Schulthess", "given" : "Bettina", "non-dropping-particle" : "", "parse-names" : false, "suffix" : "" }, { "dropping-particle" : "", "family" : "Brodner", "given" : "Katharina", "non-dropping-particle" : "", "parse-names" : false, "suffix" : "" }, { "dropping-particle" : "V", "family" : "Bloemberg", "given" : "Guido", "non-dropping-particle" : "", "parse-names" : false, "suffix" : "" }, { "dropping-particle" : "", "family" : "Zbinden", "given" : "Reinhard", "non-dropping-particle" : "", "parse-names" : false, "suffix" : "" }, { "dropping-particle" : "", "family" : "B\u00f6ttger", "given" : "Erik C", "non-dropping-particle" : "", "parse-names" : false, "suffix" : "" }, { "dropping-particle" : "", "family" : "Hombach", "given" : "Michael", "non-dropping-particle" : "", "parse-names" : false, "suffix" : "" } ], "container-title" : "Journal of clinical microbiology", "id" : "ITEM-1", "issue" : "6", "issued" : { "date-parts" : [ [ "2013", "6" ] ] }, "note" : "Hvilket system og software/databaseversion: 3.0, 3.995 spectra (3.1.2.0).\nKlare ID kriterier?: Ja\nPreparationmetode: Myresyre\n\nAntal pyogenes: 94,7% (19 stammer), ingen misidentificerede.\nAntal agalactiae: 100% (186 stammer), ingen misidentificerede\nAntal dyagalactiae: 25% (24 stammer), Ingen misidentificerede.\nAntal S. equi: 50% (2 stammer), ikke i artikel, det er ved direkte metode den er fejlidentificeret.\n\n\nS. pyo 94,7% ID (19 stk), S. dys. 25% ID (24 stk). Biotyper 3.0.\nSammenlignelige resultater med mig? Ja", "page" : "1834-40", "title" : "Identification of Gram-positive cocci by use of matrix-assisted laser desorption ionization-time of flight mass spectrometry: comparison of different preparation methods and implementation of a practical algorithm for routine diagnostics.", "type" : "article-journal", "volume" : "51" }, "uris" : [ "http://www.mendeley.com/documents/?uuid=ea2a984a-c529-457b-bbae-3791255f4f7e" ] }, { "id" : "ITEM-2", "itemData" : { "DOI" : "10.1128/JCM.00431-11", "ISSN" : "1098-660X", "PMID" : "21632894", "abstract" : "Matrix-assisted laser desorption ionization-time of flight mass spectrometry (MALDI-TOF MS) was evaluated prospectively in a diagnostic laboratory. Nine hundred twenty-seven organisms were tested in triplicate; 2,351/2,781 (85%) species and 2,681/2,781 (96%) genus identifications were correct. Known issues such as the misidentification of alpha-hemolytic streptococci as Streptococcus pneumoniae were easily corrected. Identifications cost AUD$0.45 per isolate and were available in minutes. MALDI-TOF MS is rapid, accurate, and inexpensive.", "author" : [ { "dropping-particle" : "", "family" : "Neville", "given" : "Stephen a", "non-dropping-particle" : "", "parse-names" : false, "suffix" : "" }, { "dropping-particle" : "", "family" : "Lecordier", "given" : "Annabelle", "non-dropping-particle" : "", "parse-names" : false, "suffix" : "" }, { "dropping-particle" : "", "family" : "Ziochos", "given" : "Helen", "non-dropping-particle" : "", "parse-names" : false, "suffix" : "" }, { "dropping-particle" : "", "family" : "Chater", "given" : "Mathew J", "non-dropping-particle" : "", "parse-names" : false, "suffix" : "" }, { "dropping-particle" : "", "family" : "Gosbell", "given" : "Iain B", "non-dropping-particle" : "", "parse-names" : false, "suffix" : "" }, { "dropping-particle" : "", "family" : "Maley", "given" : "Michael W", "non-dropping-particle" : "", "parse-names" : false, "suffix" : "" }, { "dropping-particle" : "", "family" : "Hal", "given" : "Sebastiaan J", "non-dropping-particle" : "van", "parse-names" : false, "suffix" : "" } ], "container-title" : "Journal of clinical microbiology", "id" : "ITEM-2", "issue" : "8", "issued" : { "date-parts" : [ [ "2011", "8" ] ] }, "note" : "Hvilket system og software/databaseversion: 2.0 (3.1.1.0)\nKlare ID kriterier?: Nej, bruger bare &amp;gt; 2/1,7. \nPreparationmetode: De bruger direkte, derefter formic acid.\n\nS. agalactiae: 85% (22 stammer), 1 stamme misideitificeret som Streptococcus pneumoniae??? Lyder m\u00e6rkeligt. De ikke-identificerede andre har lav score.\nS. pyogenes: 0,81% (19 stammer, kun 1 unreliable--&amp;gt; Dette bekr\u00e6fter mig i at de ikke har brugt consistency score)\nS. dysgalactiae: 0,51 (15 stammer, ikke species ID fordi de kun er p\u00e5 genus niveau)\n\n\nS. pyo 95% ID, S: dys 51% IS. Bruker 2.0.\nSammenlignelige resultater med mig? Ja", "page" : "2980-4", "title" : "Utility of matrix-assisted laser desorption ionization-time of flight mass spectrometry following introduction for routine laboratory bacterial identification.", "type" : "article-journal", "volume" : "49" }, "uris" : [ "http://www.mendeley.com/documents/?uuid=50099431-a3a1-4819-9a71-e631f443aad3" ] }, { "id" : "ITEM-3", "itemData" : { "DOI" : "10.3109/23744235.2015.1043940", "ISSN" : "2374-4235", "author" : [ { "dropping-particle" : "", "family" : "Jensen", "given" : "Christian Salg\u00e5rd", "non-dropping-particle" : "", "parse-names" : false, "suffix" : "" }, { "dropping-particle" : "", "family" : "Dam-Nielsen", "given" : "Casper", "non-dropping-particle" : "", "parse-names" : false, "suffix" : "" }, { "dropping-particle" : "", "family" : "Arpi", "given" : "Magnus", "non-dropping-particle" : "", "parse-names" : false, "suffix" : "" } ], "container-title" : "Infectious Diseases", "id" : "ITEM-3", "issue" : "October 2014", "issued" : { "date-parts" : [ [ "2015" ] ] }, "page" : "1-5", "title" : "Matrix-assisted laser desorption/ionization-time of flight mass spectrometry identification of large colony beta-hemolytic streptococci containing Lancefield groups A, C, and G", "type" : "article-journal" }, "uris" : [ "http://www.mendeley.com/documents/?uuid=aeed3c48-edc8-40ba-aec3-017ca43bf5e9" ] } ], "mendeley" : { "formattedCitation" : "[1,6,8]", "plainTextFormattedCitation" : "[1,6,8]", "previouslyFormattedCitation" : "[1,6,8]" }, "properties" : { "noteIndex" : 0 }, "schema" : "https://github.com/citation-style-language/schema/raw/master/csl-citation.json" }</w:instrText>
      </w:r>
      <w:r w:rsidR="009275E2">
        <w:rPr>
          <w:sz w:val="24"/>
          <w:szCs w:val="24"/>
        </w:rPr>
        <w:fldChar w:fldCharType="separate"/>
      </w:r>
      <w:r w:rsidR="00A604B5" w:rsidRPr="00A604B5">
        <w:rPr>
          <w:noProof/>
          <w:sz w:val="24"/>
          <w:szCs w:val="24"/>
        </w:rPr>
        <w:t>[1,6,8]</w:t>
      </w:r>
      <w:r w:rsidR="009275E2">
        <w:rPr>
          <w:sz w:val="24"/>
          <w:szCs w:val="24"/>
        </w:rPr>
        <w:fldChar w:fldCharType="end"/>
      </w:r>
      <w:r w:rsidR="009275E2">
        <w:rPr>
          <w:sz w:val="24"/>
          <w:szCs w:val="24"/>
        </w:rPr>
        <w:t xml:space="preserve"> </w:t>
      </w:r>
      <w:r w:rsidR="00D601F7">
        <w:rPr>
          <w:sz w:val="24"/>
          <w:szCs w:val="24"/>
        </w:rPr>
        <w:t xml:space="preserve">og en enkelt har fundet problemer med at </w:t>
      </w:r>
      <w:r w:rsidR="00BA47BC">
        <w:rPr>
          <w:sz w:val="24"/>
          <w:szCs w:val="24"/>
        </w:rPr>
        <w:t xml:space="preserve">skelne mellem </w:t>
      </w:r>
      <w:r w:rsidR="00BA47BC" w:rsidRPr="009C5F0D">
        <w:rPr>
          <w:i/>
          <w:sz w:val="24"/>
          <w:szCs w:val="24"/>
        </w:rPr>
        <w:t>S. canis</w:t>
      </w:r>
      <w:r w:rsidR="00BA47BC">
        <w:rPr>
          <w:sz w:val="24"/>
          <w:szCs w:val="24"/>
        </w:rPr>
        <w:t xml:space="preserve"> og </w:t>
      </w:r>
      <w:r w:rsidR="00BA47BC" w:rsidRPr="009C5F0D">
        <w:rPr>
          <w:i/>
          <w:sz w:val="24"/>
          <w:szCs w:val="24"/>
        </w:rPr>
        <w:t xml:space="preserve">S. </w:t>
      </w:r>
      <w:proofErr w:type="spellStart"/>
      <w:r w:rsidR="00BA47BC" w:rsidRPr="009C5F0D">
        <w:rPr>
          <w:i/>
          <w:sz w:val="24"/>
          <w:szCs w:val="24"/>
        </w:rPr>
        <w:t>dys</w:t>
      </w:r>
      <w:r w:rsidR="00D601F7" w:rsidRPr="009C5F0D">
        <w:rPr>
          <w:i/>
          <w:sz w:val="24"/>
          <w:szCs w:val="24"/>
        </w:rPr>
        <w:t>galactiae</w:t>
      </w:r>
      <w:proofErr w:type="spellEnd"/>
      <w:r w:rsidR="009275E2">
        <w:rPr>
          <w:i/>
          <w:sz w:val="24"/>
          <w:szCs w:val="24"/>
        </w:rPr>
        <w:fldChar w:fldCharType="begin" w:fldLock="1"/>
      </w:r>
      <w:r w:rsidR="007A2E7F">
        <w:rPr>
          <w:i/>
          <w:sz w:val="24"/>
          <w:szCs w:val="24"/>
        </w:rPr>
        <w:instrText>ADDIN CSL_CITATION { "citationItems" : [ { "id" : "ITEM-1", "itemData" : { "DOI" : "10.1128/JCM.02654-12", "ISSN" : "1098-660X", "PMID" : "23554198", "abstract" : "This study compared three sample preparation methods (direct transfer, the direct transfer-formic acid method with on-target formic acid treatment, and ethanol-formic acid extraction) for the identification of Gram-positive cocci with matrix-assisted laser desorption ionization-time of flight mass spectrometry (MALDI-TOF MS). A total of 156 Gram-positive cocci representing the clinically most important genera, Aerococcus, Enterococcus, Staphylococcus, and Streptococcus, as well as more rare genera, such as Gemella and Granulicatella, were analyzed using a Bruker MALDI Biotyper. The rate of correct genus-level identifications was approximately 99% for all three sample preparation methods. The species identification rate was significantly higher for the direct transfer-formic acid method and ethanol-formic acid extraction (both 77.6%) than for direct transfer (64.1%). Using direct transfer-formic acid compared to direct transfer, the total time to result was increased by 22.6%, 16.4%, and 8.5% analyzing 12, 48, and 96 samples per run, respectively. In a subsequent prospective study, 1,619 clinical isolates of Gram-positive cocci were analyzed under routine conditions by MALDI-TOF MS, using the direct transfer-formic acid preparation, and by conventional biochemical methods. For 95.6% of the isolates, a congruence between conventional and MALDI-TOF MS identification was observed. Two major limitations were found using MALDI-TOF MS: the differentiation of members of the Streptococcus mitis group and the identification of Streptococcus dysgalactiae. The Bruker MALDI Biotyper system using the direct transfer-formic acid sample preparation method was shown to be a highly reliable tool for the identification of Gram-positive cocci. We here suggest a practical algorithm for the clinical laboratory combining MALDI-TOF MS with phenotypic and molecular methods.", "author" : [ { "dropping-particle" : "", "family" : "Schulthess", "given" : "Bettina", "non-dropping-particle" : "", "parse-names" : false, "suffix" : "" }, { "dropping-particle" : "", "family" : "Brodner", "given" : "Katharina", "non-dropping-particle" : "", "parse-names" : false, "suffix" : "" }, { "dropping-particle" : "V", "family" : "Bloemberg", "given" : "Guido", "non-dropping-particle" : "", "parse-names" : false, "suffix" : "" }, { "dropping-particle" : "", "family" : "Zbinden", "given" : "Reinhard", "non-dropping-particle" : "", "parse-names" : false, "suffix" : "" }, { "dropping-particle" : "", "family" : "B\u00f6ttger", "given" : "Erik C", "non-dropping-particle" : "", "parse-names" : false, "suffix" : "" }, { "dropping-particle" : "", "family" : "Hombach", "given" : "Michael", "non-dropping-particle" : "", "parse-names" : false, "suffix" : "" } ], "container-title" : "Journal of clinical microbiology", "id" : "ITEM-1", "issue" : "6", "issued" : { "date-parts" : [ [ "2013", "6" ] ] }, "note" : "Hvilket system og software/databaseversion: 3.0, 3.995 spectra (3.1.2.0).\nKlare ID kriterier?: Ja\nPreparationmetode: Myresyre\n\nAntal pyogenes: 94,7% (19 stammer), ingen misidentificerede.\nAntal agalactiae: 100% (186 stammer), ingen misidentificerede\nAntal dyagalactiae: 25% (24 stammer), Ingen misidentificerede.\nAntal S. equi: 50% (2 stammer), ikke i artikel, det er ved direkte metode den er fejlidentificeret.\n\n\nS. pyo 94,7% ID (19 stk), S. dys. 25% ID (24 stk). Biotyper 3.0.\nSammenlignelige resultater med mig? Ja", "page" : "1834-40", "title" : "Identification of Gram-positive cocci by use of matrix-assisted laser desorption ionization-time of flight mass spectrometry: comparison of different preparation methods and implementation of a practical algorithm for routine diagnostics.", "type" : "article-journal", "volume" : "51" }, "uris" : [ "http://www.mendeley.com/documents/?uuid=ea2a984a-c529-457b-bbae-3791255f4f7e" ] } ], "mendeley" : { "formattedCitation" : "[1]", "plainTextFormattedCitation" : "[1]", "previouslyFormattedCitation" : "[1]" }, "properties" : { "noteIndex" : 0 }, "schema" : "https://github.com/citation-style-language/schema/raw/master/csl-citation.json" }</w:instrText>
      </w:r>
      <w:r w:rsidR="009275E2">
        <w:rPr>
          <w:i/>
          <w:sz w:val="24"/>
          <w:szCs w:val="24"/>
        </w:rPr>
        <w:fldChar w:fldCharType="separate"/>
      </w:r>
      <w:r w:rsidR="007A2E7F" w:rsidRPr="007A2E7F">
        <w:rPr>
          <w:noProof/>
          <w:sz w:val="24"/>
          <w:szCs w:val="24"/>
        </w:rPr>
        <w:t>[1]</w:t>
      </w:r>
      <w:r w:rsidR="009275E2">
        <w:rPr>
          <w:i/>
          <w:sz w:val="24"/>
          <w:szCs w:val="24"/>
        </w:rPr>
        <w:fldChar w:fldCharType="end"/>
      </w:r>
      <w:r w:rsidR="00BA47BC">
        <w:rPr>
          <w:sz w:val="24"/>
          <w:szCs w:val="24"/>
        </w:rPr>
        <w:t xml:space="preserve">. Der er ikke publiceret nogle egentlige fejlidentifikationer. </w:t>
      </w:r>
      <w:r w:rsidR="00BA47BC" w:rsidRPr="009C5F0D">
        <w:rPr>
          <w:i/>
          <w:sz w:val="24"/>
          <w:szCs w:val="24"/>
        </w:rPr>
        <w:t xml:space="preserve">S. </w:t>
      </w:r>
      <w:proofErr w:type="spellStart"/>
      <w:r w:rsidR="00BA47BC" w:rsidRPr="009C5F0D">
        <w:rPr>
          <w:i/>
          <w:sz w:val="24"/>
          <w:szCs w:val="24"/>
        </w:rPr>
        <w:t>canis</w:t>
      </w:r>
      <w:proofErr w:type="spellEnd"/>
      <w:r w:rsidR="00D601F7">
        <w:rPr>
          <w:sz w:val="24"/>
          <w:szCs w:val="24"/>
        </w:rPr>
        <w:t xml:space="preserve"> udgør formentligt</w:t>
      </w:r>
      <w:r w:rsidR="00A27A03">
        <w:rPr>
          <w:sz w:val="24"/>
          <w:szCs w:val="24"/>
        </w:rPr>
        <w:t xml:space="preserve"> kun</w:t>
      </w:r>
      <w:r>
        <w:rPr>
          <w:sz w:val="24"/>
          <w:szCs w:val="24"/>
        </w:rPr>
        <w:t xml:space="preserve"> en mindre del af de </w:t>
      </w:r>
      <w:proofErr w:type="spellStart"/>
      <w:r>
        <w:rPr>
          <w:sz w:val="24"/>
          <w:szCs w:val="24"/>
        </w:rPr>
        <w:t>hæmolytiske</w:t>
      </w:r>
      <w:proofErr w:type="spellEnd"/>
      <w:r>
        <w:rPr>
          <w:sz w:val="24"/>
          <w:szCs w:val="24"/>
        </w:rPr>
        <w:t xml:space="preserve"> gruppe G s</w:t>
      </w:r>
      <w:r w:rsidR="00D601F7">
        <w:rPr>
          <w:sz w:val="24"/>
          <w:szCs w:val="24"/>
        </w:rPr>
        <w:t>treptokokke</w:t>
      </w:r>
      <w:r w:rsidR="009C5F0D">
        <w:rPr>
          <w:sz w:val="24"/>
          <w:szCs w:val="24"/>
        </w:rPr>
        <w:t>r</w:t>
      </w:r>
      <w:r w:rsidR="00D601F7">
        <w:rPr>
          <w:sz w:val="24"/>
          <w:szCs w:val="24"/>
        </w:rPr>
        <w:t>.</w:t>
      </w:r>
    </w:p>
    <w:p w14:paraId="28B220DE" w14:textId="77777777" w:rsidR="009540CC" w:rsidRDefault="009540CC" w:rsidP="00B43CDA">
      <w:pPr>
        <w:rPr>
          <w:b/>
          <w:i/>
          <w:sz w:val="28"/>
          <w:szCs w:val="28"/>
        </w:rPr>
      </w:pPr>
    </w:p>
    <w:p w14:paraId="710E1872" w14:textId="77777777" w:rsidR="00B43CDA" w:rsidRPr="00D017BF" w:rsidRDefault="00B43CDA" w:rsidP="00B43CDA">
      <w:pPr>
        <w:rPr>
          <w:b/>
          <w:sz w:val="28"/>
          <w:szCs w:val="28"/>
          <w:lang w:val="en-US"/>
        </w:rPr>
      </w:pPr>
      <w:r w:rsidRPr="00D017BF">
        <w:rPr>
          <w:b/>
          <w:i/>
          <w:sz w:val="28"/>
          <w:szCs w:val="28"/>
          <w:lang w:val="en-US"/>
        </w:rPr>
        <w:t xml:space="preserve">Streptococcus </w:t>
      </w:r>
      <w:proofErr w:type="spellStart"/>
      <w:r w:rsidRPr="00D017BF">
        <w:rPr>
          <w:b/>
          <w:i/>
          <w:sz w:val="28"/>
          <w:szCs w:val="28"/>
          <w:lang w:val="en-US"/>
        </w:rPr>
        <w:t>equi</w:t>
      </w:r>
      <w:proofErr w:type="spellEnd"/>
      <w:r w:rsidR="003D323A" w:rsidRPr="00D017BF">
        <w:rPr>
          <w:b/>
          <w:sz w:val="28"/>
          <w:szCs w:val="28"/>
          <w:lang w:val="en-US"/>
        </w:rPr>
        <w:t xml:space="preserve"> (Lancefield </w:t>
      </w:r>
      <w:proofErr w:type="spellStart"/>
      <w:r w:rsidR="003D323A" w:rsidRPr="00D017BF">
        <w:rPr>
          <w:b/>
          <w:sz w:val="28"/>
          <w:szCs w:val="28"/>
          <w:lang w:val="en-US"/>
        </w:rPr>
        <w:t>gruppe</w:t>
      </w:r>
      <w:proofErr w:type="spellEnd"/>
      <w:r w:rsidR="003D323A" w:rsidRPr="00D017BF">
        <w:rPr>
          <w:b/>
          <w:sz w:val="28"/>
          <w:szCs w:val="28"/>
          <w:lang w:val="en-US"/>
        </w:rPr>
        <w:t xml:space="preserve"> C)</w:t>
      </w:r>
    </w:p>
    <w:p w14:paraId="44CCCDC4" w14:textId="77777777" w:rsidR="00E55D0D" w:rsidRPr="003D323A" w:rsidRDefault="00E55D0D" w:rsidP="00E55D0D">
      <w:pPr>
        <w:rPr>
          <w:sz w:val="24"/>
          <w:szCs w:val="24"/>
        </w:rPr>
      </w:pPr>
      <w:r w:rsidRPr="003D323A">
        <w:rPr>
          <w:sz w:val="24"/>
          <w:szCs w:val="24"/>
        </w:rPr>
        <w:t xml:space="preserve">Anbefaling: </w:t>
      </w:r>
    </w:p>
    <w:p w14:paraId="7FFEB7E2" w14:textId="1A3CEFDC" w:rsidR="00E55D0D" w:rsidRDefault="00E55D0D" w:rsidP="00E55D0D">
      <w:pPr>
        <w:rPr>
          <w:sz w:val="24"/>
          <w:szCs w:val="24"/>
        </w:rPr>
      </w:pPr>
      <w:r>
        <w:rPr>
          <w:sz w:val="24"/>
          <w:szCs w:val="24"/>
        </w:rPr>
        <w:t xml:space="preserve">Grundet </w:t>
      </w:r>
      <w:r w:rsidRPr="003D323A">
        <w:rPr>
          <w:sz w:val="24"/>
          <w:szCs w:val="24"/>
        </w:rPr>
        <w:t>få publicerede tilfælde</w:t>
      </w:r>
      <w:r>
        <w:rPr>
          <w:sz w:val="24"/>
          <w:szCs w:val="24"/>
        </w:rPr>
        <w:t xml:space="preserve">, anbefales det ved behov for species diagnose, at bekræfte diagnosen med </w:t>
      </w:r>
      <w:proofErr w:type="spellStart"/>
      <w:r>
        <w:rPr>
          <w:sz w:val="24"/>
          <w:szCs w:val="24"/>
        </w:rPr>
        <w:t>fænotypi</w:t>
      </w:r>
      <w:proofErr w:type="spellEnd"/>
      <w:r>
        <w:rPr>
          <w:sz w:val="24"/>
          <w:szCs w:val="24"/>
        </w:rPr>
        <w:t xml:space="preserve"> eller 16s</w:t>
      </w:r>
      <w:r w:rsidR="00D626A9">
        <w:rPr>
          <w:sz w:val="24"/>
          <w:szCs w:val="24"/>
        </w:rPr>
        <w:t xml:space="preserve"> </w:t>
      </w:r>
      <w:proofErr w:type="spellStart"/>
      <w:r w:rsidR="00D626A9">
        <w:rPr>
          <w:sz w:val="24"/>
          <w:szCs w:val="24"/>
        </w:rPr>
        <w:t>rD</w:t>
      </w:r>
      <w:r>
        <w:rPr>
          <w:sz w:val="24"/>
          <w:szCs w:val="24"/>
        </w:rPr>
        <w:t>NA</w:t>
      </w:r>
      <w:proofErr w:type="spellEnd"/>
      <w:r>
        <w:rPr>
          <w:sz w:val="24"/>
          <w:szCs w:val="24"/>
        </w:rPr>
        <w:t xml:space="preserve"> </w:t>
      </w:r>
      <w:proofErr w:type="spellStart"/>
      <w:r>
        <w:rPr>
          <w:sz w:val="24"/>
          <w:szCs w:val="24"/>
        </w:rPr>
        <w:t>sekventering</w:t>
      </w:r>
      <w:proofErr w:type="spellEnd"/>
      <w:r>
        <w:rPr>
          <w:sz w:val="24"/>
          <w:szCs w:val="24"/>
        </w:rPr>
        <w:t>.</w:t>
      </w:r>
    </w:p>
    <w:p w14:paraId="69E15794" w14:textId="77777777" w:rsidR="00E55D0D" w:rsidRDefault="00E55D0D" w:rsidP="00E55D0D">
      <w:pPr>
        <w:rPr>
          <w:sz w:val="24"/>
          <w:szCs w:val="24"/>
        </w:rPr>
      </w:pPr>
      <w:r>
        <w:rPr>
          <w:sz w:val="24"/>
          <w:szCs w:val="24"/>
        </w:rPr>
        <w:t>Baggrund:</w:t>
      </w:r>
    </w:p>
    <w:p w14:paraId="04E9B9FC" w14:textId="54C25699" w:rsidR="00BA47BC" w:rsidRDefault="00BA47BC" w:rsidP="00E55D0D">
      <w:pPr>
        <w:rPr>
          <w:sz w:val="24"/>
          <w:szCs w:val="24"/>
        </w:rPr>
      </w:pPr>
      <w:r>
        <w:rPr>
          <w:sz w:val="24"/>
          <w:szCs w:val="24"/>
        </w:rPr>
        <w:t xml:space="preserve">Der er kun kendskab til et </w:t>
      </w:r>
      <w:proofErr w:type="spellStart"/>
      <w:r>
        <w:rPr>
          <w:sz w:val="24"/>
          <w:szCs w:val="24"/>
        </w:rPr>
        <w:t>isolat</w:t>
      </w:r>
      <w:proofErr w:type="spellEnd"/>
      <w:r>
        <w:rPr>
          <w:sz w:val="24"/>
          <w:szCs w:val="24"/>
        </w:rPr>
        <w:t xml:space="preserve"> forsøgt isoleret med MALDI-</w:t>
      </w:r>
      <w:proofErr w:type="spellStart"/>
      <w:r>
        <w:rPr>
          <w:sz w:val="24"/>
          <w:szCs w:val="24"/>
        </w:rPr>
        <w:t>ToF</w:t>
      </w:r>
      <w:proofErr w:type="spellEnd"/>
      <w:r>
        <w:rPr>
          <w:sz w:val="24"/>
          <w:szCs w:val="24"/>
        </w:rPr>
        <w:t xml:space="preserve">, hvilket lod sig gøre med </w:t>
      </w:r>
      <w:proofErr w:type="spellStart"/>
      <w:r>
        <w:rPr>
          <w:sz w:val="24"/>
          <w:szCs w:val="24"/>
        </w:rPr>
        <w:t>extraktion</w:t>
      </w:r>
      <w:proofErr w:type="spellEnd"/>
      <w:r>
        <w:rPr>
          <w:sz w:val="24"/>
          <w:szCs w:val="24"/>
        </w:rPr>
        <w:t xml:space="preserve"> men i</w:t>
      </w:r>
      <w:r w:rsidR="009275E2">
        <w:rPr>
          <w:sz w:val="24"/>
          <w:szCs w:val="24"/>
        </w:rPr>
        <w:t>kke med direkte metode</w:t>
      </w:r>
      <w:r w:rsidR="009275E2">
        <w:rPr>
          <w:sz w:val="24"/>
          <w:szCs w:val="24"/>
        </w:rPr>
        <w:fldChar w:fldCharType="begin" w:fldLock="1"/>
      </w:r>
      <w:r w:rsidR="007A2E7F">
        <w:rPr>
          <w:sz w:val="24"/>
          <w:szCs w:val="24"/>
        </w:rPr>
        <w:instrText>ADDIN CSL_CITATION { "citationItems" : [ { "id" : "ITEM-1", "itemData" : { "DOI" : "10.1128/JCM.00506-11", "ISSN" : "1098-660X", "PMID" : "21613431", "abstract" : "We evaluated Bruker Biotyper (version 2.0) matrix-assisted laser desorption ionization-time of flight (MALDI-TOF) mass spectrometry (MS) for the identification of 305 clinical isolates of staphylococci, streptococci, and related genera by comparing direct colony testing with preparatory extraction. Isolates were previously identified by use of phenotypic testing and/or 16S rRNA gene sequencing. Manufacturer-specified score cutoffs for genus- and species-level identification were used. After excluding 7 isolates not present in the Biotyper library, the Biotyper correctly identified 284 (95%) and 207 (69%) isolates to the genus and species levels, respectively, using extraction. By using direct colony testing, the Biotyper identified 168 (56%) and 60 (20%) isolates to the genus and species levels, respectively. Overall, more isolates were identified to the genus and species levels with preparatory extraction than with direct colony testing (P &lt; 0.0001). The analysis was repeated after dividing the isolates into two subgroups, staphylococci, streptococci, and enterococci (n = 217) and \"related genera\" (n = 81). For the former subgroup, the extraction method resulted in the identification of 213 (98%) and 171 (79%) isolates to the genus and species levels, respectively, whereas the direct colony method identified 136 (63%) and 56 (26%) isolates to the genus and species levels, respectively. In contrast, for the subgroup of related genera, the extraction method identified 71 (88%) and 36 (44%) isolates to the genus and species levels, respectively, while the direct colony method identified 32 (40%) and 4 (5%) isolates to the genus and species levels, respectively. For both subgroups, preparatory extraction was superior to direct colony testing for the identification of isolates to the genus and species levels (P &lt; 0.0001). Preparatory extraction is needed for the identification of a substantial proportion of Gram-positive cocci using the Biotyper method according to manufacturer-specified score cutoffs.", "author" : [ { "dropping-particle" : "", "family" : "Alatoom", "given" : "Adnan a", "non-dropping-particle" : "", "parse-names" : false, "suffix" : "" }, { "dropping-particle" : "", "family" : "Cunningham", "given" : "Scott a", "non-dropping-particle" : "", "parse-names" : false, "suffix" : "" }, { "dropping-particle" : "", "family" : "Ihde", "given" : "Sherry M", "non-dropping-particle" : "", "parse-names" : false, "suffix" : "" }, { "dropping-particle" : "", "family" : "Mandrekar", "given" : "Jayawant", "non-dropping-particle" : "", "parse-names" : false, "suffix" : "" }, { "dropping-particle" : "", "family" : "Patel", "given" : "Robin", "non-dropping-particle" : "", "parse-names" : false, "suffix" : "" } ], "container-title" : "Journal of clinical microbiology", "id" : "ITEM-1", "issue" : "8", "issued" : { "date-parts" : [ [ "2011", "8" ] ] }, "note" : "Hvilket system og software/databaseversion: 2.0, 3.740 spectra)\nKlare ID kriterier?: Nej, bruger bare &amp;gt; 2/1,7. \nPreparationmetode: Sammenligner extraktion og direkte\n\nS. agalactiae: 100% ved extraktion, kun 1 ved direkte. (7 stammer)\nS. pyogenes: 100% ved extraktion, kun 1 ved direkte (10 stammer)\nS. dyagalactiae: 100% ved extraktion, 0% ved direkte (1 stamme)\nS. equi: 100% ved extraktion, 0% ved direkte (1 stamme)\n\nDer er desuden noget beskrevet som h\u00e6molytisk Gr A, F og G streptokok, det er ikke taget med).\n\n\n\nS. pyo 100% extr, 10% direkte (10 stammer). S. dys 100% extraction, direkte 0 (1 stamme) Bruker 2.0\nKan forklares? Ja", "page" : "2868-73", "title" : "Comparison of direct colony method versus extraction method for identification of gram-positive cocci by use of Bruker Biotyper matrix-assisted laser desorption ionization-time of flight mass spectrometry.", "type" : "article-journal", "volume" : "49" }, "uris" : [ "http://www.mendeley.com/documents/?uuid=a326ab08-f7dd-45a4-8a3c-999edd06315c" ] } ], "mendeley" : { "formattedCitation" : "[2]", "plainTextFormattedCitation" : "[2]", "previouslyFormattedCitation" : "[2]" }, "properties" : { "noteIndex" : 0 }, "schema" : "https://github.com/citation-style-language/schema/raw/master/csl-citation.json" }</w:instrText>
      </w:r>
      <w:r w:rsidR="009275E2">
        <w:rPr>
          <w:sz w:val="24"/>
          <w:szCs w:val="24"/>
        </w:rPr>
        <w:fldChar w:fldCharType="separate"/>
      </w:r>
      <w:r w:rsidR="007A2E7F" w:rsidRPr="007A2E7F">
        <w:rPr>
          <w:noProof/>
          <w:sz w:val="24"/>
          <w:szCs w:val="24"/>
        </w:rPr>
        <w:t>[2]</w:t>
      </w:r>
      <w:r w:rsidR="009275E2">
        <w:rPr>
          <w:sz w:val="24"/>
          <w:szCs w:val="24"/>
        </w:rPr>
        <w:fldChar w:fldCharType="end"/>
      </w:r>
      <w:r>
        <w:rPr>
          <w:sz w:val="24"/>
          <w:szCs w:val="24"/>
        </w:rPr>
        <w:t xml:space="preserve">. </w:t>
      </w:r>
      <w:r w:rsidRPr="009275E2">
        <w:rPr>
          <w:i/>
          <w:sz w:val="24"/>
          <w:szCs w:val="24"/>
        </w:rPr>
        <w:t xml:space="preserve">S. </w:t>
      </w:r>
      <w:proofErr w:type="spellStart"/>
      <w:r w:rsidRPr="009275E2">
        <w:rPr>
          <w:i/>
          <w:sz w:val="24"/>
          <w:szCs w:val="24"/>
        </w:rPr>
        <w:t>equi</w:t>
      </w:r>
      <w:proofErr w:type="spellEnd"/>
      <w:r>
        <w:rPr>
          <w:sz w:val="24"/>
          <w:szCs w:val="24"/>
        </w:rPr>
        <w:t xml:space="preserve"> udgør formentligt </w:t>
      </w:r>
      <w:r w:rsidR="00A27A03">
        <w:rPr>
          <w:sz w:val="24"/>
          <w:szCs w:val="24"/>
        </w:rPr>
        <w:t xml:space="preserve">kun </w:t>
      </w:r>
      <w:bookmarkStart w:id="0" w:name="_GoBack"/>
      <w:bookmarkEnd w:id="0"/>
      <w:r>
        <w:rPr>
          <w:sz w:val="24"/>
          <w:szCs w:val="24"/>
        </w:rPr>
        <w:t xml:space="preserve">en mindre del af de </w:t>
      </w:r>
      <w:proofErr w:type="spellStart"/>
      <w:r>
        <w:rPr>
          <w:sz w:val="24"/>
          <w:szCs w:val="24"/>
        </w:rPr>
        <w:t>hæmolytiske</w:t>
      </w:r>
      <w:proofErr w:type="spellEnd"/>
      <w:r>
        <w:rPr>
          <w:sz w:val="24"/>
          <w:szCs w:val="24"/>
        </w:rPr>
        <w:t xml:space="preserve"> gruppe C streptokokker.  </w:t>
      </w:r>
    </w:p>
    <w:p w14:paraId="3B0418E3" w14:textId="273B8320" w:rsidR="009275E2" w:rsidRDefault="009275E2">
      <w:pPr>
        <w:rPr>
          <w:sz w:val="24"/>
          <w:szCs w:val="24"/>
        </w:rPr>
      </w:pPr>
      <w:r>
        <w:rPr>
          <w:sz w:val="24"/>
          <w:szCs w:val="24"/>
        </w:rPr>
        <w:br w:type="page"/>
      </w:r>
    </w:p>
    <w:p w14:paraId="4B4DEE25" w14:textId="4DC0D7A5" w:rsidR="00A604B5" w:rsidRPr="00A604B5" w:rsidRDefault="009275E2">
      <w:pPr>
        <w:widowControl w:val="0"/>
        <w:autoSpaceDE w:val="0"/>
        <w:autoSpaceDN w:val="0"/>
        <w:adjustRightInd w:val="0"/>
        <w:spacing w:after="140" w:line="288" w:lineRule="auto"/>
        <w:rPr>
          <w:rFonts w:ascii="Calibri" w:hAnsi="Calibri" w:cs="Times New Roman"/>
          <w:noProof/>
          <w:sz w:val="24"/>
          <w:szCs w:val="24"/>
        </w:rPr>
      </w:pPr>
      <w:r>
        <w:rPr>
          <w:rFonts w:ascii="Times" w:eastAsiaTheme="minorEastAsia" w:hAnsi="Times" w:cs="Times New Roman"/>
          <w:sz w:val="24"/>
          <w:szCs w:val="24"/>
          <w:lang w:eastAsia="da-DK"/>
        </w:rPr>
        <w:lastRenderedPageBreak/>
        <w:fldChar w:fldCharType="begin" w:fldLock="1"/>
      </w:r>
      <w:r w:rsidRPr="003844C3">
        <w:rPr>
          <w:sz w:val="24"/>
          <w:szCs w:val="24"/>
        </w:rPr>
        <w:instrText xml:space="preserve">ADDIN Mendeley Bibliography CSL_BIBLIOGRAPHY </w:instrText>
      </w:r>
      <w:r>
        <w:rPr>
          <w:rFonts w:ascii="Times" w:eastAsiaTheme="minorEastAsia" w:hAnsi="Times" w:cs="Times New Roman"/>
          <w:sz w:val="24"/>
          <w:szCs w:val="24"/>
          <w:lang w:eastAsia="da-DK"/>
        </w:rPr>
        <w:fldChar w:fldCharType="separate"/>
      </w:r>
    </w:p>
    <w:p w14:paraId="07B5EC38" w14:textId="77777777" w:rsidR="00A604B5" w:rsidRPr="00A27A03" w:rsidRDefault="00A604B5">
      <w:pPr>
        <w:widowControl w:val="0"/>
        <w:autoSpaceDE w:val="0"/>
        <w:autoSpaceDN w:val="0"/>
        <w:adjustRightInd w:val="0"/>
        <w:spacing w:after="0" w:line="240" w:lineRule="auto"/>
        <w:ind w:left="640" w:hanging="640"/>
        <w:rPr>
          <w:rFonts w:ascii="Calibri" w:hAnsi="Calibri" w:cs="Times New Roman"/>
          <w:noProof/>
          <w:sz w:val="24"/>
          <w:szCs w:val="24"/>
          <w:lang w:val="en-US"/>
        </w:rPr>
      </w:pPr>
      <w:r w:rsidRPr="00A27A03">
        <w:rPr>
          <w:rFonts w:ascii="Calibri" w:hAnsi="Calibri" w:cs="Times New Roman"/>
          <w:noProof/>
          <w:sz w:val="24"/>
          <w:szCs w:val="24"/>
          <w:lang w:val="en-US"/>
        </w:rPr>
        <w:t xml:space="preserve">1. </w:t>
      </w:r>
      <w:r w:rsidRPr="00A27A03">
        <w:rPr>
          <w:rFonts w:ascii="Calibri" w:hAnsi="Calibri" w:cs="Times New Roman"/>
          <w:noProof/>
          <w:sz w:val="24"/>
          <w:szCs w:val="24"/>
          <w:lang w:val="en-US"/>
        </w:rPr>
        <w:tab/>
        <w:t xml:space="preserve">Schulthess B, Brodner K, Bloemberg G V, Zbinden R, Böttger EC, Hombach M. Identification of Gram-positive cocci by use of matrix-assisted laser desorption ionization-time of flight mass spectrometry: comparison of different preparation methods and implementation of a practical algorithm for routine diagnostics. J. Clin. Microbiol. 2013;51:1834–40. </w:t>
      </w:r>
    </w:p>
    <w:p w14:paraId="6933E49A" w14:textId="77777777" w:rsidR="00A604B5" w:rsidRPr="00A27A03" w:rsidRDefault="00A604B5">
      <w:pPr>
        <w:widowControl w:val="0"/>
        <w:autoSpaceDE w:val="0"/>
        <w:autoSpaceDN w:val="0"/>
        <w:adjustRightInd w:val="0"/>
        <w:spacing w:after="140" w:line="288" w:lineRule="auto"/>
        <w:rPr>
          <w:rFonts w:ascii="Calibri" w:hAnsi="Calibri" w:cs="Times New Roman"/>
          <w:noProof/>
          <w:sz w:val="24"/>
          <w:szCs w:val="24"/>
          <w:lang w:val="en-US"/>
        </w:rPr>
      </w:pPr>
    </w:p>
    <w:p w14:paraId="06D5D3FF" w14:textId="77777777" w:rsidR="00A604B5" w:rsidRPr="00A27A03" w:rsidRDefault="00A604B5">
      <w:pPr>
        <w:widowControl w:val="0"/>
        <w:autoSpaceDE w:val="0"/>
        <w:autoSpaceDN w:val="0"/>
        <w:adjustRightInd w:val="0"/>
        <w:spacing w:after="0" w:line="240" w:lineRule="auto"/>
        <w:ind w:left="640" w:hanging="640"/>
        <w:rPr>
          <w:rFonts w:ascii="Calibri" w:hAnsi="Calibri" w:cs="Times New Roman"/>
          <w:noProof/>
          <w:sz w:val="24"/>
          <w:szCs w:val="24"/>
          <w:lang w:val="en-US"/>
        </w:rPr>
      </w:pPr>
      <w:r w:rsidRPr="00A27A03">
        <w:rPr>
          <w:rFonts w:ascii="Calibri" w:hAnsi="Calibri" w:cs="Times New Roman"/>
          <w:noProof/>
          <w:sz w:val="24"/>
          <w:szCs w:val="24"/>
          <w:lang w:val="en-US"/>
        </w:rPr>
        <w:t xml:space="preserve">2. </w:t>
      </w:r>
      <w:r w:rsidRPr="00A27A03">
        <w:rPr>
          <w:rFonts w:ascii="Calibri" w:hAnsi="Calibri" w:cs="Times New Roman"/>
          <w:noProof/>
          <w:sz w:val="24"/>
          <w:szCs w:val="24"/>
          <w:lang w:val="en-US"/>
        </w:rPr>
        <w:tab/>
        <w:t xml:space="preserve">Alatoom A a, Cunningham S a, Ihde SM, Mandrekar J, Patel R. Comparison of direct colony method versus extraction method for identification of gram-positive cocci by use of Bruker Biotyper matrix-assisted laser desorption ionization-time of flight mass spectrometry. J. Clin. Microbiol. 2011;49:2868–73. </w:t>
      </w:r>
    </w:p>
    <w:p w14:paraId="54328E44" w14:textId="77777777" w:rsidR="00A604B5" w:rsidRPr="00A27A03" w:rsidRDefault="00A604B5">
      <w:pPr>
        <w:widowControl w:val="0"/>
        <w:autoSpaceDE w:val="0"/>
        <w:autoSpaceDN w:val="0"/>
        <w:adjustRightInd w:val="0"/>
        <w:spacing w:after="140" w:line="288" w:lineRule="auto"/>
        <w:rPr>
          <w:rFonts w:ascii="Calibri" w:hAnsi="Calibri" w:cs="Times New Roman"/>
          <w:noProof/>
          <w:sz w:val="24"/>
          <w:szCs w:val="24"/>
          <w:lang w:val="en-US"/>
        </w:rPr>
      </w:pPr>
    </w:p>
    <w:p w14:paraId="32889C1F" w14:textId="77777777" w:rsidR="00A604B5" w:rsidRPr="00A27A03" w:rsidRDefault="00A604B5">
      <w:pPr>
        <w:widowControl w:val="0"/>
        <w:autoSpaceDE w:val="0"/>
        <w:autoSpaceDN w:val="0"/>
        <w:adjustRightInd w:val="0"/>
        <w:spacing w:after="0" w:line="240" w:lineRule="auto"/>
        <w:ind w:left="640" w:hanging="640"/>
        <w:rPr>
          <w:rFonts w:ascii="Calibri" w:hAnsi="Calibri" w:cs="Times New Roman"/>
          <w:noProof/>
          <w:sz w:val="24"/>
          <w:szCs w:val="24"/>
          <w:lang w:val="en-US"/>
        </w:rPr>
      </w:pPr>
      <w:r w:rsidRPr="00A27A03">
        <w:rPr>
          <w:rFonts w:ascii="Calibri" w:hAnsi="Calibri" w:cs="Times New Roman"/>
          <w:noProof/>
          <w:sz w:val="24"/>
          <w:szCs w:val="24"/>
          <w:lang w:val="en-US"/>
        </w:rPr>
        <w:t xml:space="preserve">3. </w:t>
      </w:r>
      <w:r w:rsidRPr="00A27A03">
        <w:rPr>
          <w:rFonts w:ascii="Calibri" w:hAnsi="Calibri" w:cs="Times New Roman"/>
          <w:noProof/>
          <w:sz w:val="24"/>
          <w:szCs w:val="24"/>
          <w:lang w:val="en-US"/>
        </w:rPr>
        <w:tab/>
        <w:t xml:space="preserve">Bizzini A, Durussel C, Bille J, Greub G, Prod’hom G. Performance of matrix-assisted laser desorption ionization-time of flight mass spectrometry for identification of bacterial strains routinely isolated in a clinical microbiology laboratory. J. Clin. Microbiol. 2010;48:1549–54. </w:t>
      </w:r>
    </w:p>
    <w:p w14:paraId="3DDA2DCC" w14:textId="77777777" w:rsidR="00A604B5" w:rsidRPr="00A27A03" w:rsidRDefault="00A604B5">
      <w:pPr>
        <w:widowControl w:val="0"/>
        <w:autoSpaceDE w:val="0"/>
        <w:autoSpaceDN w:val="0"/>
        <w:adjustRightInd w:val="0"/>
        <w:spacing w:after="140" w:line="288" w:lineRule="auto"/>
        <w:rPr>
          <w:rFonts w:ascii="Calibri" w:hAnsi="Calibri" w:cs="Times New Roman"/>
          <w:noProof/>
          <w:sz w:val="24"/>
          <w:szCs w:val="24"/>
          <w:lang w:val="en-US"/>
        </w:rPr>
      </w:pPr>
    </w:p>
    <w:p w14:paraId="761BD175" w14:textId="77777777" w:rsidR="00A604B5" w:rsidRPr="00A27A03" w:rsidRDefault="00A604B5">
      <w:pPr>
        <w:widowControl w:val="0"/>
        <w:autoSpaceDE w:val="0"/>
        <w:autoSpaceDN w:val="0"/>
        <w:adjustRightInd w:val="0"/>
        <w:spacing w:after="0" w:line="240" w:lineRule="auto"/>
        <w:ind w:left="640" w:hanging="640"/>
        <w:rPr>
          <w:rFonts w:ascii="Calibri" w:hAnsi="Calibri" w:cs="Times New Roman"/>
          <w:noProof/>
          <w:sz w:val="24"/>
          <w:szCs w:val="24"/>
          <w:lang w:val="en-US"/>
        </w:rPr>
      </w:pPr>
      <w:r w:rsidRPr="00A27A03">
        <w:rPr>
          <w:rFonts w:ascii="Calibri" w:hAnsi="Calibri" w:cs="Times New Roman"/>
          <w:noProof/>
          <w:sz w:val="24"/>
          <w:szCs w:val="24"/>
          <w:lang w:val="en-US"/>
        </w:rPr>
        <w:t xml:space="preserve">4. </w:t>
      </w:r>
      <w:r w:rsidRPr="00A27A03">
        <w:rPr>
          <w:rFonts w:ascii="Calibri" w:hAnsi="Calibri" w:cs="Times New Roman"/>
          <w:noProof/>
          <w:sz w:val="24"/>
          <w:szCs w:val="24"/>
          <w:lang w:val="en-US"/>
        </w:rPr>
        <w:tab/>
        <w:t>Binghuai L, Yanli S, Shuchen Z, Fengxia Z, Dong L, Yanchao C. Use of MALDI-TOF mass spectrometry for rapid identification of group B Streptococcus on chromID Strepto B agar. Int. J. Infect. Dis. [Internet] 2014;27:44–8. Available from: http://linkinghub.elsevier.com/retrieve/pii/S1201971214015860</w:t>
      </w:r>
    </w:p>
    <w:p w14:paraId="243F7A5B" w14:textId="77777777" w:rsidR="00A604B5" w:rsidRPr="00A27A03" w:rsidRDefault="00A604B5">
      <w:pPr>
        <w:widowControl w:val="0"/>
        <w:autoSpaceDE w:val="0"/>
        <w:autoSpaceDN w:val="0"/>
        <w:adjustRightInd w:val="0"/>
        <w:spacing w:after="140" w:line="288" w:lineRule="auto"/>
        <w:rPr>
          <w:rFonts w:ascii="Calibri" w:hAnsi="Calibri" w:cs="Times New Roman"/>
          <w:noProof/>
          <w:sz w:val="24"/>
          <w:szCs w:val="24"/>
          <w:lang w:val="en-US"/>
        </w:rPr>
      </w:pPr>
    </w:p>
    <w:p w14:paraId="3245AA7C" w14:textId="77777777" w:rsidR="00A604B5" w:rsidRPr="00A27A03" w:rsidRDefault="00A604B5">
      <w:pPr>
        <w:widowControl w:val="0"/>
        <w:autoSpaceDE w:val="0"/>
        <w:autoSpaceDN w:val="0"/>
        <w:adjustRightInd w:val="0"/>
        <w:spacing w:after="0" w:line="240" w:lineRule="auto"/>
        <w:ind w:left="640" w:hanging="640"/>
        <w:rPr>
          <w:rFonts w:ascii="Calibri" w:hAnsi="Calibri" w:cs="Times New Roman"/>
          <w:noProof/>
          <w:sz w:val="24"/>
          <w:szCs w:val="24"/>
          <w:lang w:val="en-US"/>
        </w:rPr>
      </w:pPr>
      <w:r w:rsidRPr="00A27A03">
        <w:rPr>
          <w:rFonts w:ascii="Calibri" w:hAnsi="Calibri" w:cs="Times New Roman"/>
          <w:noProof/>
          <w:sz w:val="24"/>
          <w:szCs w:val="24"/>
          <w:lang w:val="en-US"/>
        </w:rPr>
        <w:t xml:space="preserve">5. </w:t>
      </w:r>
      <w:r w:rsidRPr="00A27A03">
        <w:rPr>
          <w:rFonts w:ascii="Calibri" w:hAnsi="Calibri" w:cs="Times New Roman"/>
          <w:noProof/>
          <w:sz w:val="24"/>
          <w:szCs w:val="24"/>
          <w:lang w:val="en-US"/>
        </w:rPr>
        <w:tab/>
        <w:t xml:space="preserve">Cherkaoui A, Emonet S, Fernandez J, Schorderet D, Schrenzel J. Evaluation of matrix-assisted laser desorption ionization-time of flight mass spectrometry for rapid identification of Beta-hemolytic streptococci. J. Clin. Microbiol. 2011;49:3004–5. </w:t>
      </w:r>
    </w:p>
    <w:p w14:paraId="35AA1E14" w14:textId="77777777" w:rsidR="00A604B5" w:rsidRPr="00A27A03" w:rsidRDefault="00A604B5">
      <w:pPr>
        <w:widowControl w:val="0"/>
        <w:autoSpaceDE w:val="0"/>
        <w:autoSpaceDN w:val="0"/>
        <w:adjustRightInd w:val="0"/>
        <w:spacing w:after="140" w:line="288" w:lineRule="auto"/>
        <w:rPr>
          <w:rFonts w:ascii="Calibri" w:hAnsi="Calibri" w:cs="Times New Roman"/>
          <w:noProof/>
          <w:sz w:val="24"/>
          <w:szCs w:val="24"/>
          <w:lang w:val="en-US"/>
        </w:rPr>
      </w:pPr>
    </w:p>
    <w:p w14:paraId="5A50C699" w14:textId="77777777" w:rsidR="00A604B5" w:rsidRPr="00A27A03" w:rsidRDefault="00A604B5">
      <w:pPr>
        <w:widowControl w:val="0"/>
        <w:autoSpaceDE w:val="0"/>
        <w:autoSpaceDN w:val="0"/>
        <w:adjustRightInd w:val="0"/>
        <w:spacing w:after="0" w:line="240" w:lineRule="auto"/>
        <w:ind w:left="640" w:hanging="640"/>
        <w:rPr>
          <w:rFonts w:ascii="Calibri" w:hAnsi="Calibri" w:cs="Times New Roman"/>
          <w:noProof/>
          <w:sz w:val="24"/>
          <w:szCs w:val="24"/>
          <w:lang w:val="en-US"/>
        </w:rPr>
      </w:pPr>
      <w:r w:rsidRPr="00A27A03">
        <w:rPr>
          <w:rFonts w:ascii="Calibri" w:hAnsi="Calibri" w:cs="Times New Roman"/>
          <w:noProof/>
          <w:sz w:val="24"/>
          <w:szCs w:val="24"/>
          <w:lang w:val="en-US"/>
        </w:rPr>
        <w:t xml:space="preserve">6. </w:t>
      </w:r>
      <w:r w:rsidRPr="00A27A03">
        <w:rPr>
          <w:rFonts w:ascii="Calibri" w:hAnsi="Calibri" w:cs="Times New Roman"/>
          <w:noProof/>
          <w:sz w:val="24"/>
          <w:szCs w:val="24"/>
          <w:lang w:val="en-US"/>
        </w:rPr>
        <w:tab/>
        <w:t>Jensen CS, Dam-Nielsen C, Arpi M. Matrix-assisted laser desorption/ionization-time of flight mass spectrometry identification of large colony beta-hemolytic streptococci containing Lancefield groups A, C, and G. Infect. Dis. (Auckl). [Internet] 2015;1–5. Available from: http://informahealthcare.com/doi/abs/10.3109/23744235.2015.1043940</w:t>
      </w:r>
    </w:p>
    <w:p w14:paraId="67DFB38C" w14:textId="77777777" w:rsidR="00A604B5" w:rsidRPr="00A27A03" w:rsidRDefault="00A604B5">
      <w:pPr>
        <w:widowControl w:val="0"/>
        <w:autoSpaceDE w:val="0"/>
        <w:autoSpaceDN w:val="0"/>
        <w:adjustRightInd w:val="0"/>
        <w:spacing w:after="140" w:line="288" w:lineRule="auto"/>
        <w:rPr>
          <w:rFonts w:ascii="Calibri" w:hAnsi="Calibri" w:cs="Times New Roman"/>
          <w:noProof/>
          <w:sz w:val="24"/>
          <w:szCs w:val="24"/>
          <w:lang w:val="en-US"/>
        </w:rPr>
      </w:pPr>
    </w:p>
    <w:p w14:paraId="0BF7E525" w14:textId="77777777" w:rsidR="00A604B5" w:rsidRPr="00A27A03" w:rsidRDefault="00A604B5">
      <w:pPr>
        <w:widowControl w:val="0"/>
        <w:autoSpaceDE w:val="0"/>
        <w:autoSpaceDN w:val="0"/>
        <w:adjustRightInd w:val="0"/>
        <w:spacing w:after="0" w:line="240" w:lineRule="auto"/>
        <w:ind w:left="640" w:hanging="640"/>
        <w:rPr>
          <w:rFonts w:ascii="Calibri" w:hAnsi="Calibri" w:cs="Times New Roman"/>
          <w:noProof/>
          <w:sz w:val="24"/>
          <w:szCs w:val="24"/>
          <w:lang w:val="en-US"/>
        </w:rPr>
      </w:pPr>
      <w:r w:rsidRPr="00A604B5">
        <w:rPr>
          <w:rFonts w:ascii="Calibri" w:hAnsi="Calibri" w:cs="Times New Roman"/>
          <w:noProof/>
          <w:sz w:val="24"/>
          <w:szCs w:val="24"/>
        </w:rPr>
        <w:t xml:space="preserve">7. </w:t>
      </w:r>
      <w:r w:rsidRPr="00A604B5">
        <w:rPr>
          <w:rFonts w:ascii="Calibri" w:hAnsi="Calibri" w:cs="Times New Roman"/>
          <w:noProof/>
          <w:sz w:val="24"/>
          <w:szCs w:val="24"/>
        </w:rPr>
        <w:tab/>
        <w:t xml:space="preserve">van Veen SQ, Claas ECJ, Kuijper EJ. </w:t>
      </w:r>
      <w:r w:rsidRPr="00A27A03">
        <w:rPr>
          <w:rFonts w:ascii="Calibri" w:hAnsi="Calibri" w:cs="Times New Roman"/>
          <w:noProof/>
          <w:sz w:val="24"/>
          <w:szCs w:val="24"/>
          <w:lang w:val="en-US"/>
        </w:rPr>
        <w:t xml:space="preserve">High-throughput identification of bacteria and yeast by matrix-assisted laser desorption ionization-time of flight mass spectrometry in conventional medical microbiology laboratories. J. Clin. Microbiol. 2010;48:900–7. </w:t>
      </w:r>
    </w:p>
    <w:p w14:paraId="401E6368" w14:textId="77777777" w:rsidR="00A604B5" w:rsidRPr="00A27A03" w:rsidRDefault="00A604B5">
      <w:pPr>
        <w:widowControl w:val="0"/>
        <w:autoSpaceDE w:val="0"/>
        <w:autoSpaceDN w:val="0"/>
        <w:adjustRightInd w:val="0"/>
        <w:spacing w:after="140" w:line="288" w:lineRule="auto"/>
        <w:rPr>
          <w:rFonts w:ascii="Calibri" w:hAnsi="Calibri" w:cs="Times New Roman"/>
          <w:noProof/>
          <w:sz w:val="24"/>
          <w:szCs w:val="24"/>
          <w:lang w:val="en-US"/>
        </w:rPr>
      </w:pPr>
    </w:p>
    <w:p w14:paraId="68D851A3" w14:textId="77777777" w:rsidR="00A604B5" w:rsidRPr="00A604B5" w:rsidRDefault="00A604B5">
      <w:pPr>
        <w:widowControl w:val="0"/>
        <w:autoSpaceDE w:val="0"/>
        <w:autoSpaceDN w:val="0"/>
        <w:adjustRightInd w:val="0"/>
        <w:spacing w:after="0" w:line="240" w:lineRule="auto"/>
        <w:ind w:left="640" w:hanging="640"/>
        <w:rPr>
          <w:rFonts w:ascii="Calibri" w:hAnsi="Calibri"/>
          <w:noProof/>
          <w:sz w:val="24"/>
        </w:rPr>
      </w:pPr>
      <w:r w:rsidRPr="00A27A03">
        <w:rPr>
          <w:rFonts w:ascii="Calibri" w:hAnsi="Calibri" w:cs="Times New Roman"/>
          <w:noProof/>
          <w:sz w:val="24"/>
          <w:szCs w:val="24"/>
          <w:lang w:val="en-US"/>
        </w:rPr>
        <w:t xml:space="preserve">8. </w:t>
      </w:r>
      <w:r w:rsidRPr="00A27A03">
        <w:rPr>
          <w:rFonts w:ascii="Calibri" w:hAnsi="Calibri" w:cs="Times New Roman"/>
          <w:noProof/>
          <w:sz w:val="24"/>
          <w:szCs w:val="24"/>
          <w:lang w:val="en-US"/>
        </w:rPr>
        <w:tab/>
        <w:t xml:space="preserve">Neville S a, Lecordier A, Ziochos H, Chater MJ, Gosbell IB, Maley MW, et al. Utility of matrix-assisted laser desorption ionization-time of flight mass spectrometry following introduction for routine laboratory bacterial identification. </w:t>
      </w:r>
      <w:r w:rsidRPr="00A604B5">
        <w:rPr>
          <w:rFonts w:ascii="Calibri" w:hAnsi="Calibri" w:cs="Times New Roman"/>
          <w:noProof/>
          <w:sz w:val="24"/>
          <w:szCs w:val="24"/>
        </w:rPr>
        <w:t xml:space="preserve">J. Clin. Microbiol. 2011;49:2980–4. </w:t>
      </w:r>
    </w:p>
    <w:p w14:paraId="3122211E" w14:textId="4F4F9ACB" w:rsidR="009275E2" w:rsidRPr="00BA47BC" w:rsidRDefault="009275E2" w:rsidP="00E55D0D">
      <w:pPr>
        <w:rPr>
          <w:sz w:val="24"/>
          <w:szCs w:val="24"/>
        </w:rPr>
      </w:pPr>
      <w:r>
        <w:rPr>
          <w:sz w:val="24"/>
          <w:szCs w:val="24"/>
        </w:rPr>
        <w:fldChar w:fldCharType="end"/>
      </w:r>
    </w:p>
    <w:sectPr w:rsidR="009275E2" w:rsidRPr="00BA47BC">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3732"/>
    <w:rsid w:val="001630A6"/>
    <w:rsid w:val="00241169"/>
    <w:rsid w:val="00297F98"/>
    <w:rsid w:val="002B296D"/>
    <w:rsid w:val="002F484D"/>
    <w:rsid w:val="00301F97"/>
    <w:rsid w:val="00342804"/>
    <w:rsid w:val="003622B2"/>
    <w:rsid w:val="003844C3"/>
    <w:rsid w:val="00395840"/>
    <w:rsid w:val="003A7626"/>
    <w:rsid w:val="003D323A"/>
    <w:rsid w:val="00454344"/>
    <w:rsid w:val="0047369B"/>
    <w:rsid w:val="004C5B8D"/>
    <w:rsid w:val="004D4275"/>
    <w:rsid w:val="004E1A93"/>
    <w:rsid w:val="004F25A7"/>
    <w:rsid w:val="00536583"/>
    <w:rsid w:val="005B1D7A"/>
    <w:rsid w:val="006058FF"/>
    <w:rsid w:val="006119A5"/>
    <w:rsid w:val="00625A19"/>
    <w:rsid w:val="00656513"/>
    <w:rsid w:val="006D3CA9"/>
    <w:rsid w:val="006F1698"/>
    <w:rsid w:val="00716013"/>
    <w:rsid w:val="007A2E7F"/>
    <w:rsid w:val="00804F58"/>
    <w:rsid w:val="008B1198"/>
    <w:rsid w:val="008F1E7E"/>
    <w:rsid w:val="009275E2"/>
    <w:rsid w:val="00950EF9"/>
    <w:rsid w:val="009540CC"/>
    <w:rsid w:val="00981925"/>
    <w:rsid w:val="009852A3"/>
    <w:rsid w:val="009A6B35"/>
    <w:rsid w:val="009C0458"/>
    <w:rsid w:val="009C5F0D"/>
    <w:rsid w:val="00A25D13"/>
    <w:rsid w:val="00A27A03"/>
    <w:rsid w:val="00A604B5"/>
    <w:rsid w:val="00A72EBA"/>
    <w:rsid w:val="00AC6048"/>
    <w:rsid w:val="00AF1CA8"/>
    <w:rsid w:val="00B369A8"/>
    <w:rsid w:val="00B423C6"/>
    <w:rsid w:val="00B43CDA"/>
    <w:rsid w:val="00B72376"/>
    <w:rsid w:val="00B825A3"/>
    <w:rsid w:val="00B93128"/>
    <w:rsid w:val="00BA47BC"/>
    <w:rsid w:val="00BC60EE"/>
    <w:rsid w:val="00D017BF"/>
    <w:rsid w:val="00D601F7"/>
    <w:rsid w:val="00D60A05"/>
    <w:rsid w:val="00D626A9"/>
    <w:rsid w:val="00D63A6B"/>
    <w:rsid w:val="00D857D1"/>
    <w:rsid w:val="00DA28AB"/>
    <w:rsid w:val="00DD4912"/>
    <w:rsid w:val="00E05BE9"/>
    <w:rsid w:val="00E55D0D"/>
    <w:rsid w:val="00EE6CE9"/>
    <w:rsid w:val="00F0136D"/>
    <w:rsid w:val="00F24ECC"/>
    <w:rsid w:val="00F347C3"/>
    <w:rsid w:val="00FC3732"/>
    <w:rsid w:val="00FD360A"/>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C7B575"/>
  <w15:docId w15:val="{346B52EF-AA99-4BB6-9B5C-F2CA6576C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B43C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B43CDA"/>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9275E2"/>
    <w:pPr>
      <w:spacing w:before="100" w:beforeAutospacing="1" w:after="100" w:afterAutospacing="1" w:line="240" w:lineRule="auto"/>
    </w:pPr>
    <w:rPr>
      <w:rFonts w:ascii="Times" w:eastAsiaTheme="minorEastAsia" w:hAnsi="Times" w:cs="Times New Roman"/>
      <w:sz w:val="20"/>
      <w:szCs w:val="20"/>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9415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24A48-0424-486F-8D96-FBF75B16E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3</Pages>
  <Words>13700</Words>
  <Characters>83571</Characters>
  <Application>Microsoft Office Word</Application>
  <DocSecurity>0</DocSecurity>
  <Lines>696</Lines>
  <Paragraphs>194</Paragraphs>
  <ScaleCrop>false</ScaleCrop>
  <HeadingPairs>
    <vt:vector size="2" baseType="variant">
      <vt:variant>
        <vt:lpstr>Titel</vt:lpstr>
      </vt:variant>
      <vt:variant>
        <vt:i4>1</vt:i4>
      </vt:variant>
    </vt:vector>
  </HeadingPairs>
  <TitlesOfParts>
    <vt:vector size="1" baseType="lpstr">
      <vt:lpstr/>
    </vt:vector>
  </TitlesOfParts>
  <Company>Statens Serum Institut</Company>
  <LinksUpToDate>false</LinksUpToDate>
  <CharactersWithSpaces>97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Salgård Jensen</dc:creator>
  <cp:keywords/>
  <dc:description/>
  <cp:lastModifiedBy>Christian Salgård Jensen</cp:lastModifiedBy>
  <cp:revision>56</cp:revision>
  <dcterms:created xsi:type="dcterms:W3CDTF">2015-07-03T07:24:00Z</dcterms:created>
  <dcterms:modified xsi:type="dcterms:W3CDTF">2017-10-17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_salgaard@hotmail.com@www.mendeley.com</vt:lpwstr>
  </property>
  <property fmtid="{D5CDD505-2E9C-101B-9397-08002B2CF9AE}" pid="4" name="Mendeley Citation Style_1">
    <vt:lpwstr>http://www.zotero.org/styles/scandinavian-journal-of-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candinavian-journal-of-infectious-diseases</vt:lpwstr>
  </property>
  <property fmtid="{D5CDD505-2E9C-101B-9397-08002B2CF9AE}" pid="24" name="Mendeley Recent Style Name 9_1">
    <vt:lpwstr>Scandinavian Journal of Infectious Diseases</vt:lpwstr>
  </property>
</Properties>
</file>